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A8FE8DF" w14:textId="77777777" w:rsidR="00D6081C" w:rsidRPr="00D6081C" w:rsidRDefault="00D6081C" w:rsidP="00D6081C">
      <w:pPr>
        <w:pStyle w:val="Heading1"/>
        <w:jc w:val="center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0" w:name="_Toc219923219"/>
      <w:bookmarkStart w:id="1" w:name="_Toc219923308"/>
      <w:bookmarkStart w:id="2" w:name="_Toc222860619"/>
      <w:bookmarkStart w:id="3" w:name="_Toc222864114"/>
      <w:r w:rsidRPr="00D6081C">
        <w:rPr>
          <w:rFonts w:asciiTheme="majorBidi" w:hAnsiTheme="majorBidi"/>
          <w:b/>
          <w:bCs/>
          <w:color w:val="auto"/>
          <w:sz w:val="24"/>
          <w:szCs w:val="24"/>
        </w:rPr>
        <w:t>DAFTAR PUSTAKA</w:t>
      </w:r>
      <w:bookmarkEnd w:id="0"/>
      <w:bookmarkEnd w:id="1"/>
      <w:bookmarkEnd w:id="2"/>
      <w:bookmarkEnd w:id="3"/>
    </w:p>
    <w:p w14:paraId="6DE58AD3" w14:textId="77777777" w:rsidR="00D6081C" w:rsidRPr="00614CF5" w:rsidRDefault="00D6081C" w:rsidP="00D6081C">
      <w:pPr>
        <w:spacing w:after="0" w:line="360" w:lineRule="auto"/>
        <w:jc w:val="both"/>
        <w:rPr>
          <w:rFonts w:asciiTheme="majorBidi" w:hAnsiTheme="majorBidi" w:cstheme="majorBidi"/>
          <w:lang w:val="en-ID"/>
        </w:rPr>
      </w:pPr>
    </w:p>
    <w:p w14:paraId="1A0BBC5D" w14:textId="77777777" w:rsidR="00D6081C" w:rsidRPr="00614CF5" w:rsidRDefault="00D6081C" w:rsidP="00D6081C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Sumber</w:t>
      </w:r>
      <w:proofErr w:type="spellEnd"/>
      <w:r w:rsidRPr="00614CF5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Jurnal</w:t>
      </w:r>
      <w:proofErr w:type="spellEnd"/>
    </w:p>
    <w:p w14:paraId="4F45EB10" w14:textId="77777777" w:rsidR="00D6081C" w:rsidRPr="00614CF5" w:rsidRDefault="00D6081C" w:rsidP="00D6081C">
      <w:pPr>
        <w:spacing w:after="0" w:line="360" w:lineRule="auto"/>
        <w:ind w:left="1134" w:hanging="85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sz w:val="24"/>
          <w:szCs w:val="24"/>
        </w:rPr>
        <w:t>Antasari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ptor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, R. (2023)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f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ktif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Mod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l Word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Squar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(Kotak Kata)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T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rhadap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ampu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baca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aham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Siswa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K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las VII SMP Patra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andir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1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laju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Cakrawal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Ilmiah.Vo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. 2 No 5</w:t>
      </w:r>
    </w:p>
    <w:p w14:paraId="4857B641" w14:textId="77777777" w:rsidR="00D6081C" w:rsidRPr="00614CF5" w:rsidRDefault="00D6081C" w:rsidP="00D6081C">
      <w:pPr>
        <w:spacing w:after="0" w:line="360" w:lineRule="auto"/>
        <w:ind w:left="1134" w:hanging="708"/>
        <w:jc w:val="both"/>
        <w:rPr>
          <w:rFonts w:asciiTheme="majorBidi" w:hAnsiTheme="majorBidi" w:cstheme="majorBidi"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 xml:space="preserve">Dila, D.,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Victoryni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 I. (2025)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rap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Mod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l Word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Squar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untuk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ingkatk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aham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ons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p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Pada Mata 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lajaran PKN di K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las V SDN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Sukadaya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01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abupat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B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kas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>.</w:t>
      </w:r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dagogik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: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didik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Guru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kolah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Dasar. Vol. 13 No. 2</w:t>
      </w:r>
    </w:p>
    <w:p w14:paraId="67F7B59A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614CF5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614CF5">
        <w:rPr>
          <w:rFonts w:asciiTheme="majorBidi" w:hAnsiTheme="majorBidi" w:cstheme="majorBidi"/>
          <w:sz w:val="24"/>
          <w:szCs w:val="24"/>
        </w:rPr>
        <w:fldChar w:fldCharType="separate"/>
      </w:r>
      <w:r w:rsidRPr="00614CF5">
        <w:rPr>
          <w:rFonts w:asciiTheme="majorBidi" w:hAnsiTheme="majorBidi" w:cstheme="majorBidi"/>
          <w:noProof/>
          <w:sz w:val="24"/>
          <w:szCs w:val="24"/>
        </w:rPr>
        <w:t>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liasar, S. (2016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ngkatan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Kon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p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didikan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warga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araan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gunakan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Pada Siswa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III SD 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ri Tanjungharjo Nanggulan Kulon Progo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Trihayu: 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-SD-An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2</w:t>
      </w:r>
      <w:r w:rsidRPr="00614CF5">
        <w:rPr>
          <w:rFonts w:asciiTheme="majorBidi" w:hAnsiTheme="majorBidi" w:cstheme="majorBidi"/>
          <w:noProof/>
          <w:sz w:val="24"/>
          <w:szCs w:val="24"/>
        </w:rPr>
        <w:t>(3), 402–405.</w:t>
      </w:r>
    </w:p>
    <w:p w14:paraId="24FEB48E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Fatimah, I, D. (2019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(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tary School 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ducation Journal)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 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APAN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PADA MA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I GLOBALISASI UNTUK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INGKATKAN HASIL 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 SISWA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S IV 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S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 II SDN SIDO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O I KABUPA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 TUBAN TA 2016-2017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3</w:t>
      </w:r>
      <w:r w:rsidRPr="00614CF5">
        <w:rPr>
          <w:rFonts w:asciiTheme="majorBidi" w:hAnsiTheme="majorBidi" w:cstheme="majorBidi"/>
          <w:noProof/>
          <w:sz w:val="24"/>
          <w:szCs w:val="24"/>
        </w:rPr>
        <w:t>, 18–27.</w:t>
      </w:r>
    </w:p>
    <w:p w14:paraId="5A617CBB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Giriansyah, F.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., Pujiastuti, H., &amp; Ihsanudin, I. (2023).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mpuan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ma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tis siswa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dasarkan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ori S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p ditinjau dari gaya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lajar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C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kia: 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 Ma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atika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7</w:t>
      </w:r>
      <w:r w:rsidRPr="00614CF5">
        <w:rPr>
          <w:rFonts w:asciiTheme="majorBidi" w:hAnsiTheme="majorBidi" w:cstheme="majorBidi"/>
          <w:noProof/>
          <w:sz w:val="24"/>
          <w:szCs w:val="24"/>
        </w:rPr>
        <w:t>(1), 751–765.</w:t>
      </w:r>
    </w:p>
    <w:p w14:paraId="68FB074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Gusnita,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(2021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APAN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UNTUK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INGKATAN AKTIVITAS 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 SISWA PADA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G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OGRAFI DI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S XI IPS MAS ASY-SYARIF SIDANG KOTO LAW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H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3</w:t>
      </w:r>
      <w:r w:rsidRPr="00614CF5">
        <w:rPr>
          <w:rFonts w:asciiTheme="majorBidi" w:hAnsiTheme="majorBidi" w:cstheme="majorBidi"/>
          <w:noProof/>
          <w:sz w:val="24"/>
          <w:szCs w:val="24"/>
        </w:rPr>
        <w:t>(4), 167–186.</w:t>
      </w:r>
    </w:p>
    <w:p w14:paraId="0152CD2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H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fa, R. S., Panjaitan, M. B., &amp; Siahaan, T. M. (2024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aruh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hadap Hasil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 Siswa Pada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IPA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V SD 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i 095136 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i Bosar.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: Journal Of Social Sci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c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4</w:t>
      </w:r>
      <w:r w:rsidRPr="00614CF5">
        <w:rPr>
          <w:rFonts w:asciiTheme="majorBidi" w:hAnsiTheme="majorBidi" w:cstheme="majorBidi"/>
          <w:noProof/>
          <w:sz w:val="24"/>
          <w:szCs w:val="24"/>
        </w:rPr>
        <w:t>,</w:t>
      </w:r>
    </w:p>
    <w:p w14:paraId="6094A73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H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wandanu, B., &amp; Suprayitno. (2018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apan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Untuk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gkatkan Hasil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 Ips Siswa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3 Sdn 2 Sl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pit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da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an G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sik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iti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 Guru 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kolah Dasar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6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12), 2201–2210. </w:t>
      </w:r>
    </w:p>
    <w:p w14:paraId="41DF80E2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lastRenderedPageBreak/>
        <w:t>Kusarina, T., Rosmaiyadi., Utama,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G. (2024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F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KTIVITAS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TI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GGUNAKAN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DIA LKPD 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BANTUAN CANVA 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HADAP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AMPU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AHAMAN KON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 IPS TOPIK “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TI APA DA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AH 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PAT TINGGALKU DULU” SISWA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S IV SDN 92 SINGKAWANG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26</w:t>
      </w:r>
      <w:r w:rsidRPr="00614CF5">
        <w:rPr>
          <w:rFonts w:asciiTheme="majorBidi" w:hAnsiTheme="majorBidi" w:cstheme="majorBidi"/>
          <w:noProof/>
          <w:sz w:val="24"/>
          <w:szCs w:val="24"/>
        </w:rPr>
        <w:t>(1), 5747–5758.</w:t>
      </w:r>
    </w:p>
    <w:p w14:paraId="3660413C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Maskuroh, L. (2023).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f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ktivitas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IPS dalam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ngkatkan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Siswa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tang Dinamika Sosial,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bijakan, dan Lingkungan di 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kolah Dasar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11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1), 78–90. Musyarofah, M., Ahmad, A., &amp; Suma, N. N. (2021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Kons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 Dsar IPS</w:t>
      </w:r>
      <w:r w:rsidRPr="00614CF5">
        <w:rPr>
          <w:rFonts w:asciiTheme="majorBidi" w:hAnsiTheme="majorBidi" w:cstheme="majorBidi"/>
          <w:noProof/>
          <w:sz w:val="24"/>
          <w:szCs w:val="24"/>
        </w:rPr>
        <w:t>.</w:t>
      </w:r>
    </w:p>
    <w:p w14:paraId="25B35A30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 xml:space="preserve">Nasution, H. F. (2016)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Instrum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liti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dan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urg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siny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liti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kuantitatif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. Al-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Masharif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: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Ilmu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konomi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Dan K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 xml:space="preserve">islaman, 4(1), 59-75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Hlm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63</w:t>
      </w:r>
    </w:p>
    <w:p w14:paraId="6C97B089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sz w:val="24"/>
          <w:szCs w:val="24"/>
        </w:rPr>
        <w:t>Novanto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, Y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Dkk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 (2023)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K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mampu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maham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Kons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p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IPA pada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kolah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Dasar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B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rdasark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G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d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r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 JPDI: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didik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Dasar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Indon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si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, 44.</w:t>
      </w:r>
    </w:p>
    <w:p w14:paraId="125C7474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Putri, T. M., Utami, S., &amp; Sabri, T. (2016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ngkatan Hasil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gunakan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pada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didikan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warga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araan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las IV SD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 D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lajaran </w:t>
      </w:r>
    </w:p>
    <w:p w14:paraId="7FEC4334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Rachadiyanti, A. N. (2020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ngkatan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kon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p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iatan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konomi dalam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nfaatan su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 daya alam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lui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apan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koo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atif ti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talking stick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IV 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kolah dasar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Didaktika Dwija Indria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8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4), 14–18. </w:t>
      </w:r>
    </w:p>
    <w:p w14:paraId="25DB238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skyhariyani. (2024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aruh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hadap Hasil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 4 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hat Itu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ting Pada Siswa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V 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kolah Dasar Inp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s Borong Karamasa Kabupa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n Gowa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ndidikan 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2 No (3)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3), 9. </w:t>
      </w:r>
    </w:p>
    <w:p w14:paraId="62EE621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Rinjani, C., Wahdini, F. I., Mulia,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., Zakir, S., &amp; A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ia, S. (2021). Kajian Kon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ptual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untuk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ingkatkan Hasil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lajar Siswa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Inovasi, 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valuasi D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g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ang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(JI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P)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1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2), 52–59. </w:t>
      </w:r>
    </w:p>
    <w:p w14:paraId="6E35A561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Saifulloh, M., 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rmawan, N. (2022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Koo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atif Ti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hadap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ingkat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mahaman Siswa. </w:t>
      </w:r>
      <w:r w:rsidRPr="00614CF5">
        <w:rPr>
          <w:rFonts w:asciiTheme="majorBidi" w:hAnsiTheme="majorBidi" w:cstheme="majorBidi"/>
          <w:noProof/>
          <w:sz w:val="24"/>
          <w:szCs w:val="24"/>
        </w:rPr>
        <w:t>Indo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sian Journal of Instructional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chnology. Vol 03 No 02</w:t>
      </w:r>
    </w:p>
    <w:p w14:paraId="1B166DB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tyarini,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H. (2022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Analisis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tingnya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dia Dalam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Untuk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3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2), </w:t>
      </w:r>
      <w:r w:rsidRPr="00614CF5">
        <w:rPr>
          <w:rFonts w:asciiTheme="majorBidi" w:hAnsiTheme="majorBidi" w:cstheme="majorBidi"/>
          <w:noProof/>
          <w:sz w:val="24"/>
          <w:szCs w:val="24"/>
        </w:rPr>
        <w:lastRenderedPageBreak/>
        <w:t>205–210.</w:t>
      </w:r>
    </w:p>
    <w:p w14:paraId="467B68C8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Tsabit, D., Rizqia Amalia, A., &amp; Hamdani Maula, L. (2020). Analisis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Kon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p Ips Ma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i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iatan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konomi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gunakan Vi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o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Ips Sis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 Daring Di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las Iv.3 Sdn Pakujajar Cbm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as : Jurnal Ilmiah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 Dasar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V</w:t>
      </w:r>
      <w:r w:rsidRPr="00614CF5">
        <w:rPr>
          <w:rFonts w:asciiTheme="majorBidi" w:hAnsiTheme="majorBidi" w:cstheme="majorBidi"/>
          <w:noProof/>
          <w:sz w:val="24"/>
          <w:szCs w:val="24"/>
        </w:rPr>
        <w:t>(Vol 5 No 1 Ju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2020). </w:t>
      </w:r>
    </w:p>
    <w:p w14:paraId="076FAB0F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Yazidi, A. (2014).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i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-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Dalam Kurikulum 2013 (th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Un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standing of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of 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aching in Curriculum 2013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Bahasa, Sastra D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nya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4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1), 89. </w:t>
      </w:r>
    </w:p>
    <w:p w14:paraId="62020F3A" w14:textId="77777777" w:rsidR="00D6081C" w:rsidRPr="00614CF5" w:rsidRDefault="00D6081C" w:rsidP="00D6081C">
      <w:pPr>
        <w:tabs>
          <w:tab w:val="left" w:pos="1965"/>
        </w:tabs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fldChar w:fldCharType="end"/>
      </w: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Sumber</w:t>
      </w:r>
      <w:proofErr w:type="spellEnd"/>
      <w:r w:rsidRPr="00614CF5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Buku</w:t>
      </w:r>
      <w:proofErr w:type="spellEnd"/>
      <w:r w:rsidRPr="00614CF5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14:paraId="040F076E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>And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 xml:space="preserve">rson, L. W., &amp; Karthwohl, D. R. (2010)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rangka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Landas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untuk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lajar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gajar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, dan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As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s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R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vis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Taksonom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didik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Bloom</w:t>
      </w:r>
      <w:r w:rsidRPr="00614CF5">
        <w:rPr>
          <w:rFonts w:asciiTheme="majorBidi" w:hAnsiTheme="majorBidi" w:cstheme="majorBidi"/>
          <w:sz w:val="24"/>
          <w:szCs w:val="24"/>
        </w:rPr>
        <w:t xml:space="preserve">. Yogyakarta: Pustaka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lajar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.</w:t>
      </w:r>
    </w:p>
    <w:p w14:paraId="4F9CB4E4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eastAsia="Times New Roman" w:hAnsiTheme="majorBidi" w:cstheme="majorBidi"/>
          <w:color w:val="0A0A0A"/>
          <w:sz w:val="24"/>
          <w:szCs w:val="24"/>
        </w:rPr>
      </w:pP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Arikunto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, S. (2010). 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ros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dur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n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liti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Suatu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nd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kat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raktik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. Jakarta: </w:t>
      </w: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Rine</w:t>
      </w:r>
      <w:r w:rsidRPr="00614CF5">
        <w:rPr>
          <w:rFonts w:asciiTheme="majorBidi" w:eastAsia="Times New Roman" w:hAnsiTheme="majorBidi" w:cstheme="majorBidi"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ka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 Cipta. </w:t>
      </w:r>
    </w:p>
    <w:p w14:paraId="49D475EE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</w:pPr>
      <w:proofErr w:type="spellStart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Arikunto</w:t>
      </w:r>
      <w:proofErr w:type="spellEnd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, S. (2011). </w:t>
      </w:r>
      <w:proofErr w:type="spellStart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Prose</w:t>
      </w:r>
      <w:r w:rsidRPr="00614CF5">
        <w:rPr>
          <w:rStyle w:val="Emphasis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dur</w:t>
      </w:r>
      <w:proofErr w:type="spellEnd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Pe</w:t>
      </w:r>
      <w:r w:rsidRPr="00614CF5">
        <w:rPr>
          <w:rStyle w:val="Emphasis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ne</w:t>
      </w:r>
      <w:r w:rsidRPr="00614CF5">
        <w:rPr>
          <w:rStyle w:val="Emphasis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litian</w:t>
      </w:r>
      <w:proofErr w:type="spellEnd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: </w:t>
      </w:r>
      <w:proofErr w:type="spellStart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Suatu</w:t>
      </w:r>
      <w:proofErr w:type="spellEnd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Pe</w:t>
      </w:r>
      <w:r w:rsidRPr="00614CF5">
        <w:rPr>
          <w:rStyle w:val="Emphasis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nde</w:t>
      </w:r>
      <w:r w:rsidRPr="00614CF5">
        <w:rPr>
          <w:rStyle w:val="Emphasis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katan</w:t>
      </w:r>
      <w:proofErr w:type="spellEnd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Praktik</w:t>
      </w:r>
      <w:proofErr w:type="spellEnd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 (</w:t>
      </w:r>
      <w:proofErr w:type="spellStart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E</w:t>
      </w:r>
      <w:r w:rsidRPr="00614CF5">
        <w:rPr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disi</w:t>
      </w:r>
      <w:proofErr w:type="spellEnd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Re</w:t>
      </w:r>
      <w:r w:rsidRPr="00614CF5">
        <w:rPr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visi</w:t>
      </w:r>
      <w:proofErr w:type="spellEnd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). Jakarta: PT. </w:t>
      </w:r>
      <w:proofErr w:type="spellStart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Rine</w:t>
      </w:r>
      <w:r w:rsidRPr="00614CF5">
        <w:rPr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ka</w:t>
      </w:r>
      <w:proofErr w:type="spellEnd"/>
      <w:r w:rsidRPr="00614CF5"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Cipta.\</w:t>
      </w:r>
    </w:p>
    <w:p w14:paraId="76BD02E6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color w:val="0A0A0A"/>
          <w:sz w:val="24"/>
          <w:szCs w:val="24"/>
          <w:shd w:val="clear" w:color="auto" w:fill="FFFFFF"/>
        </w:rPr>
      </w:pPr>
      <w:r w:rsidRPr="00614CF5">
        <w:rPr>
          <w:rFonts w:asciiTheme="majorBidi" w:hAnsiTheme="majorBidi" w:cstheme="majorBidi"/>
          <w:sz w:val="24"/>
          <w:szCs w:val="24"/>
        </w:rPr>
        <w:t xml:space="preserve">B. Uno Hamzah, 2018, 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od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l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lajar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ciptak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ros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s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B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lajar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gajar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r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atif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f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ktif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>.</w:t>
      </w:r>
      <w:r w:rsidRPr="00614CF5">
        <w:rPr>
          <w:rFonts w:asciiTheme="majorBidi" w:hAnsiTheme="majorBidi" w:cstheme="majorBidi"/>
          <w:sz w:val="24"/>
          <w:szCs w:val="24"/>
        </w:rPr>
        <w:t xml:space="preserve"> Jakarta: Bumi Aksara.</w:t>
      </w:r>
    </w:p>
    <w:p w14:paraId="4C2530C8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 xml:space="preserve">Djamarah,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yaifu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Bahri dan Aswan Zain. (2010)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Strat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g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B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lajar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gajar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 Jakarta: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Rin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k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Cipta.</w:t>
      </w:r>
    </w:p>
    <w:p w14:paraId="49CD52FB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sz w:val="24"/>
          <w:szCs w:val="24"/>
        </w:rPr>
        <w:t>Musyarofah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dkk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.  (2021)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ons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p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Dasar IPS. </w:t>
      </w:r>
      <w:r w:rsidRPr="00614CF5">
        <w:rPr>
          <w:rFonts w:asciiTheme="majorBidi" w:hAnsiTheme="majorBidi" w:cstheme="majorBidi"/>
          <w:sz w:val="24"/>
          <w:szCs w:val="24"/>
        </w:rPr>
        <w:t xml:space="preserve">Yogyakarta: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Komojoyo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r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ss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.</w:t>
      </w:r>
    </w:p>
    <w:p w14:paraId="64F5375B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Nana H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dracita. (2021).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-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lajaran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Buku Ajar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SD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2</w:t>
      </w:r>
      <w:r w:rsidRPr="00614CF5">
        <w:rPr>
          <w:rFonts w:asciiTheme="majorBidi" w:hAnsiTheme="majorBidi" w:cstheme="majorBidi"/>
          <w:noProof/>
          <w:sz w:val="24"/>
          <w:szCs w:val="24"/>
        </w:rPr>
        <w:t>, 1–124.</w:t>
      </w:r>
    </w:p>
    <w:p w14:paraId="2E598589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Nashrullah. (2022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Ips (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ori Dan Praktik)</w:t>
      </w:r>
      <w:r w:rsidRPr="00614CF5">
        <w:rPr>
          <w:rFonts w:asciiTheme="majorBidi" w:hAnsiTheme="majorBidi" w:cstheme="majorBidi"/>
          <w:noProof/>
          <w:sz w:val="24"/>
          <w:szCs w:val="24"/>
        </w:rPr>
        <w:t>. 1–198.</w:t>
      </w:r>
    </w:p>
    <w:p w14:paraId="3B64ACB1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Purnomo, agus.,  dkk. (2022). Mod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f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ktif. In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Jurna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didikan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(Vol. 23, Issu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 2).</w:t>
      </w:r>
    </w:p>
    <w:p w14:paraId="2041C690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 xml:space="preserve">Purwanto, M. N. (2010)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rinsip-prinsip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T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knik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valuasi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ngajaran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>.</w:t>
      </w:r>
      <w:r w:rsidRPr="00614CF5">
        <w:rPr>
          <w:rFonts w:asciiTheme="majorBidi" w:hAnsiTheme="majorBidi" w:cstheme="majorBidi"/>
          <w:sz w:val="24"/>
          <w:szCs w:val="24"/>
        </w:rPr>
        <w:t xml:space="preserve"> Bandung: PT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lastRenderedPageBreak/>
        <w:t>R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maja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Rosdakarya</w:t>
      </w:r>
      <w:proofErr w:type="spellEnd"/>
    </w:p>
    <w:p w14:paraId="166B4800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Rusman. (2010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-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lajaran. </w:t>
      </w:r>
      <w:r w:rsidRPr="00614CF5">
        <w:rPr>
          <w:rFonts w:asciiTheme="majorBidi" w:hAnsiTheme="majorBidi" w:cstheme="majorBidi"/>
          <w:noProof/>
          <w:sz w:val="24"/>
          <w:szCs w:val="24"/>
        </w:rPr>
        <w:t>Jakarta: PT Raja Grafindo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sada.</w:t>
      </w:r>
    </w:p>
    <w:p w14:paraId="2CB5D8A1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eastAsia="Times New Roman" w:hAnsiTheme="majorBidi" w:cstheme="majorBidi"/>
          <w:color w:val="0A0A0A"/>
          <w:sz w:val="24"/>
          <w:szCs w:val="24"/>
        </w:rPr>
      </w:pP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Sapriya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. (2009). 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ndidik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IPS (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Kons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dan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mb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lajar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)</w:t>
      </w:r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. Bandung: PT. </w:t>
      </w: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Re</w:t>
      </w:r>
      <w:r w:rsidRPr="00614CF5">
        <w:rPr>
          <w:rFonts w:asciiTheme="majorBidi" w:eastAsia="Times New Roman" w:hAnsiTheme="majorBidi" w:cstheme="majorBidi"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maja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Rosda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 Karya. </w:t>
      </w:r>
    </w:p>
    <w:p w14:paraId="57446DE8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sz w:val="24"/>
          <w:szCs w:val="24"/>
        </w:rPr>
        <w:t>Siska, Y. 2016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.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Konse</w:t>
      </w:r>
      <w:r w:rsidRPr="00614CF5">
        <w:rPr>
          <w:rFonts w:asciiTheme="majorBidi" w:hAnsiTheme="majorBidi" w:cstheme="majorBidi"/>
          <w:i/>
          <w:iCs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sz w:val="24"/>
          <w:szCs w:val="24"/>
        </w:rPr>
        <w:t>p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Dasar IPS </w:t>
      </w:r>
      <w:proofErr w:type="spellStart"/>
      <w:r w:rsidRPr="00614CF5">
        <w:rPr>
          <w:rFonts w:asciiTheme="majorBidi" w:hAnsiTheme="majorBidi" w:cstheme="majorBidi"/>
          <w:i/>
          <w:iCs/>
          <w:sz w:val="24"/>
          <w:szCs w:val="24"/>
        </w:rPr>
        <w:t>Untuk</w:t>
      </w:r>
      <w:proofErr w:type="spellEnd"/>
      <w:r w:rsidRPr="00614CF5">
        <w:rPr>
          <w:rFonts w:asciiTheme="majorBidi" w:hAnsiTheme="majorBidi" w:cstheme="majorBidi"/>
          <w:i/>
          <w:iCs/>
          <w:sz w:val="24"/>
          <w:szCs w:val="24"/>
        </w:rPr>
        <w:t xml:space="preserve"> SD/MI</w:t>
      </w:r>
      <w:r w:rsidRPr="00614CF5">
        <w:rPr>
          <w:rFonts w:asciiTheme="majorBidi" w:hAnsiTheme="majorBidi" w:cstheme="majorBidi"/>
          <w:sz w:val="24"/>
          <w:szCs w:val="24"/>
        </w:rPr>
        <w:t xml:space="preserve">. </w:t>
      </w:r>
      <w:proofErr w:type="gramStart"/>
      <w:r w:rsidRPr="00614CF5">
        <w:rPr>
          <w:rFonts w:asciiTheme="majorBidi" w:hAnsiTheme="majorBidi" w:cstheme="majorBidi"/>
          <w:sz w:val="24"/>
          <w:szCs w:val="24"/>
        </w:rPr>
        <w:t>Yogyakarta :</w:t>
      </w:r>
      <w:proofErr w:type="gram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Garudhawaca</w:t>
      </w:r>
      <w:proofErr w:type="spellEnd"/>
    </w:p>
    <w:p w14:paraId="773939D1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Suprijono, A. (2011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Coo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ativ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L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arning: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ori dan Aplikasi PAI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M. </w:t>
      </w:r>
      <w:r w:rsidRPr="00614CF5">
        <w:rPr>
          <w:rFonts w:asciiTheme="majorBidi" w:hAnsiTheme="majorBidi" w:cstheme="majorBidi"/>
          <w:noProof/>
          <w:sz w:val="24"/>
          <w:szCs w:val="24"/>
        </w:rPr>
        <w:t>Pustaka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.</w:t>
      </w:r>
    </w:p>
    <w:p w14:paraId="696BED47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hyperlink r:id="rId6" w:history="1">
        <w:r w:rsidRPr="00614CF5">
          <w:rPr>
            <w:rFonts w:asciiTheme="majorBidi" w:hAnsiTheme="majorBidi" w:cstheme="majorBidi"/>
            <w:noProof/>
            <w:sz w:val="24"/>
            <w:szCs w:val="24"/>
          </w:rPr>
          <w:t>Wiriaatmadja, Rochiati</w:t>
        </w:r>
      </w:hyperlink>
      <w:r w:rsidRPr="00614CF5">
        <w:rPr>
          <w:rFonts w:asciiTheme="majorBidi" w:hAnsiTheme="majorBidi" w:cstheme="majorBidi"/>
          <w:noProof/>
          <w:sz w:val="24"/>
          <w:szCs w:val="24"/>
        </w:rPr>
        <w:t>. (2009). 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t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itian Tindakan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s</w:t>
      </w:r>
      <w:r w:rsidRPr="00614CF5">
        <w:rPr>
          <w:rFonts w:asciiTheme="majorBidi" w:hAnsiTheme="majorBidi" w:cstheme="majorBidi"/>
          <w:noProof/>
          <w:sz w:val="24"/>
          <w:szCs w:val="24"/>
        </w:rPr>
        <w:t>. Bandung: PT R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ja Rosdakarya.</w:t>
      </w:r>
    </w:p>
    <w:p w14:paraId="6C7A9B6D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</w:p>
    <w:p w14:paraId="36A98E3F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</w:p>
    <w:p w14:paraId="21C2E539" w14:textId="77777777" w:rsidR="00D6081C" w:rsidRPr="00614CF5" w:rsidRDefault="00D6081C" w:rsidP="00D6081C">
      <w:pPr>
        <w:tabs>
          <w:tab w:val="left" w:pos="1965"/>
        </w:tabs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Sumber</w:t>
      </w:r>
      <w:proofErr w:type="spellEnd"/>
      <w:r w:rsidRPr="00614CF5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b/>
          <w:bCs/>
          <w:sz w:val="24"/>
          <w:szCs w:val="24"/>
        </w:rPr>
        <w:t>Skripsi</w:t>
      </w:r>
      <w:proofErr w:type="spellEnd"/>
      <w:r w:rsidRPr="00614CF5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614CF5">
        <w:rPr>
          <w:rFonts w:asciiTheme="majorBidi" w:hAnsiTheme="majorBidi" w:cstheme="majorBidi"/>
          <w:b/>
          <w:bCs/>
          <w:sz w:val="24"/>
          <w:szCs w:val="24"/>
        </w:rPr>
        <w:tab/>
      </w:r>
    </w:p>
    <w:p w14:paraId="4CE0897B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>Ariyan, V. P. (2025).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G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ANGAN M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DIA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JARAN IN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AKTIF “RAHASIA TUMBUHAN” B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BANTUAN CANVA PADA 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MAHAMAN KON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P FOTOSIN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SIS SISWA K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AS IV TINGKAT S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KOLAH DASAR HALAMAN [univ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sitas darul ulum islamic c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nt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r sudirman]. In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univ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sitas darul ulum islamic c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t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 sudirman guppi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</w:p>
    <w:p w14:paraId="5D07225A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Puspa, Y. (2018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ggunaan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Dalam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ingkatan Motivasi 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 Siswa Pada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Ips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s V Sd N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g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ri …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94</w:t>
      </w: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(1), 1–94. </w:t>
      </w:r>
    </w:p>
    <w:p w14:paraId="75BDBB65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ind w:left="1134" w:hanging="708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614CF5">
        <w:rPr>
          <w:rFonts w:asciiTheme="majorBidi" w:hAnsiTheme="majorBidi" w:cstheme="majorBidi"/>
          <w:noProof/>
          <w:sz w:val="24"/>
          <w:szCs w:val="24"/>
        </w:rPr>
        <w:t xml:space="preserve">Ilmi, R. (2017). 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ingkatan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ahaman Mata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Ilmu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ng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tahuan Sosial M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lui Mod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 P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mb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>lajaran Word Squar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 Siswa ke</w:t>
      </w:r>
      <w:r w:rsidRPr="00614CF5">
        <w:rPr>
          <w:rFonts w:asciiTheme="majorBidi" w:hAnsiTheme="majorBidi" w:cstheme="majorBidi"/>
          <w:i/>
          <w:iCs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i/>
          <w:iCs/>
          <w:noProof/>
          <w:sz w:val="24"/>
          <w:szCs w:val="24"/>
        </w:rPr>
        <w:t xml:space="preserve">las III Miftahul Jinan Sidoarjo. </w:t>
      </w:r>
      <w:r w:rsidRPr="00614CF5">
        <w:rPr>
          <w:rFonts w:asciiTheme="majorBidi" w:hAnsiTheme="majorBidi" w:cstheme="majorBidi"/>
          <w:noProof/>
          <w:sz w:val="24"/>
          <w:szCs w:val="24"/>
        </w:rPr>
        <w:t>Surabaya: Univ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sitas Islam N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g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ri Sunan Ampe</w:t>
      </w:r>
      <w:r w:rsidRPr="00614CF5">
        <w:rPr>
          <w:rFonts w:asciiTheme="majorBidi" w:hAnsiTheme="majorBidi" w:cstheme="majorBidi"/>
          <w:noProof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noProof/>
          <w:sz w:val="24"/>
          <w:szCs w:val="24"/>
        </w:rPr>
        <w:t>l Surabaya</w:t>
      </w:r>
    </w:p>
    <w:p w14:paraId="0ACB16B1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ind w:left="1134" w:hanging="708"/>
        <w:jc w:val="both"/>
        <w:rPr>
          <w:rStyle w:val="Strong"/>
          <w:rFonts w:asciiTheme="majorBidi" w:hAnsiTheme="majorBidi" w:cstheme="majorBidi"/>
          <w:b w:val="0"/>
          <w:bCs w:val="0"/>
          <w:color w:val="0A0A0A"/>
          <w:sz w:val="24"/>
          <w:szCs w:val="24"/>
          <w:shd w:val="clear" w:color="auto" w:fill="FFFFFF"/>
        </w:rPr>
      </w:pPr>
      <w:proofErr w:type="spellStart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Saptono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, S. (2003). 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Strat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gi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B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lajar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M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ngajar</w:t>
      </w:r>
      <w:proofErr w:type="spellEnd"/>
      <w:r w:rsidRPr="00614CF5">
        <w:rPr>
          <w:rStyle w:val="Strong"/>
          <w:rFonts w:asciiTheme="majorBidi" w:hAnsiTheme="majorBidi" w:cstheme="majorBidi"/>
          <w:sz w:val="24"/>
          <w:szCs w:val="24"/>
        </w:rPr>
        <w:t> </w:t>
      </w:r>
      <w:proofErr w:type="spellStart"/>
      <w:r w:rsidRPr="00614CF5">
        <w:rPr>
          <w:rStyle w:val="Strong"/>
          <w:rFonts w:asciiTheme="majorBidi" w:hAnsiTheme="majorBidi" w:cstheme="majorBidi"/>
          <w:sz w:val="24"/>
          <w:szCs w:val="24"/>
        </w:rPr>
        <w:t>atau</w:t>
      </w:r>
      <w:proofErr w:type="spellEnd"/>
      <w:r w:rsidRPr="00614CF5">
        <w:rPr>
          <w:rStyle w:val="Strong"/>
          <w:rFonts w:asciiTheme="majorBidi" w:hAnsiTheme="majorBidi" w:cstheme="majorBidi"/>
          <w:sz w:val="24"/>
          <w:szCs w:val="24"/>
        </w:rPr>
        <w:t> 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Paparan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P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rkuliahan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Strat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gi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B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lajar</w:t>
      </w:r>
      <w:proofErr w:type="spellEnd"/>
      <w:r w:rsidRPr="00614CF5">
        <w:rPr>
          <w:rStyle w:val="Emphasis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Style w:val="Emphasis"/>
          <w:rFonts w:asciiTheme="majorBidi" w:hAnsiTheme="majorBidi" w:cstheme="majorBidi"/>
          <w:sz w:val="24"/>
          <w:szCs w:val="24"/>
        </w:rPr>
        <w:t>Me</w:t>
      </w:r>
      <w:r w:rsidRPr="00614CF5">
        <w:rPr>
          <w:rStyle w:val="Emphasis"/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Style w:val="Emphasis"/>
          <w:rFonts w:asciiTheme="majorBidi" w:hAnsiTheme="majorBidi" w:cstheme="majorBidi"/>
          <w:sz w:val="24"/>
          <w:szCs w:val="24"/>
        </w:rPr>
        <w:t>ngajar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. </w:t>
      </w:r>
      <w:proofErr w:type="spellStart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S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marang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: </w:t>
      </w:r>
      <w:proofErr w:type="spellStart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Univ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rsitas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N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g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ri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</w:t>
      </w:r>
      <w:proofErr w:type="spellStart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S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marang</w:t>
      </w:r>
      <w:proofErr w:type="spellEnd"/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 xml:space="preserve"> (UNNE</w:t>
      </w:r>
      <w:r w:rsidRPr="00614CF5">
        <w:rPr>
          <w:rStyle w:val="Strong"/>
          <w:rFonts w:asciiTheme="majorBidi" w:hAnsiTheme="majorBidi" w:cstheme="majorBidi"/>
          <w:color w:val="0A0A0A"/>
          <w:spacing w:val="-20"/>
          <w:sz w:val="4"/>
          <w:szCs w:val="24"/>
          <w:shd w:val="clear" w:color="auto" w:fill="FFFFFF"/>
        </w:rPr>
        <w:t>L</w:t>
      </w: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S)</w:t>
      </w:r>
    </w:p>
    <w:p w14:paraId="2C3247AA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ind w:left="1134" w:hanging="708"/>
        <w:jc w:val="both"/>
        <w:rPr>
          <w:rStyle w:val="Strong"/>
          <w:rFonts w:asciiTheme="majorBidi" w:hAnsiTheme="majorBidi" w:cstheme="majorBidi"/>
          <w:b w:val="0"/>
          <w:bCs w:val="0"/>
          <w:color w:val="0A0A0A"/>
          <w:sz w:val="24"/>
          <w:szCs w:val="24"/>
          <w:shd w:val="clear" w:color="auto" w:fill="FFFFFF"/>
        </w:rPr>
      </w:pPr>
    </w:p>
    <w:p w14:paraId="1FF4038D" w14:textId="77777777" w:rsidR="00D6081C" w:rsidRPr="00614CF5" w:rsidRDefault="00D6081C" w:rsidP="00D6081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</w:pPr>
      <w:r w:rsidRPr="00614CF5">
        <w:rPr>
          <w:rStyle w:val="Strong"/>
          <w:rFonts w:asciiTheme="majorBidi" w:hAnsiTheme="majorBidi" w:cstheme="majorBidi"/>
          <w:color w:val="0A0A0A"/>
          <w:sz w:val="24"/>
          <w:szCs w:val="24"/>
          <w:shd w:val="clear" w:color="auto" w:fill="FFFFFF"/>
        </w:rPr>
        <w:t>Perundang-undangan:</w:t>
      </w:r>
    </w:p>
    <w:p w14:paraId="6F38F3F0" w14:textId="77777777" w:rsidR="00D6081C" w:rsidRPr="00614CF5" w:rsidRDefault="00D6081C" w:rsidP="00D6081C">
      <w:pPr>
        <w:shd w:val="clear" w:color="auto" w:fill="FFFFFF"/>
        <w:tabs>
          <w:tab w:val="left" w:pos="1985"/>
        </w:tabs>
        <w:spacing w:after="180" w:line="360" w:lineRule="atLeast"/>
        <w:ind w:left="1134" w:hanging="708"/>
        <w:rPr>
          <w:rFonts w:asciiTheme="majorBidi" w:eastAsia="Times New Roman" w:hAnsiTheme="majorBidi" w:cstheme="majorBidi"/>
          <w:color w:val="0A0A0A"/>
          <w:sz w:val="24"/>
          <w:szCs w:val="24"/>
        </w:rPr>
      </w:pPr>
      <w:proofErr w:type="spellStart"/>
      <w:r w:rsidRPr="00614CF5">
        <w:rPr>
          <w:rFonts w:asciiTheme="majorBidi" w:hAnsiTheme="majorBidi" w:cstheme="majorBidi"/>
          <w:sz w:val="24"/>
          <w:szCs w:val="24"/>
        </w:rPr>
        <w:t>D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pdiknas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.2003.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Undang-undang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RI No.20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tahu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2003.t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 xml:space="preserve">ntang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sist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m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pe</w:t>
      </w:r>
      <w:r w:rsidRPr="00614CF5">
        <w:rPr>
          <w:rFonts w:asciiTheme="majorBidi" w:hAnsiTheme="majorBidi" w:cstheme="majorBidi"/>
          <w:spacing w:val="-20"/>
          <w:sz w:val="4"/>
          <w:szCs w:val="24"/>
        </w:rPr>
        <w:t>l</w:t>
      </w:r>
      <w:r w:rsidRPr="00614CF5">
        <w:rPr>
          <w:rFonts w:asciiTheme="majorBidi" w:hAnsiTheme="majorBidi" w:cstheme="majorBidi"/>
          <w:sz w:val="24"/>
          <w:szCs w:val="24"/>
        </w:rPr>
        <w:t>ndidikan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14CF5">
        <w:rPr>
          <w:rFonts w:asciiTheme="majorBidi" w:hAnsiTheme="majorBidi" w:cstheme="majorBidi"/>
          <w:sz w:val="24"/>
          <w:szCs w:val="24"/>
        </w:rPr>
        <w:t>nasional</w:t>
      </w:r>
      <w:proofErr w:type="spellEnd"/>
      <w:r w:rsidRPr="00614CF5">
        <w:rPr>
          <w:rFonts w:asciiTheme="majorBidi" w:hAnsiTheme="majorBidi" w:cstheme="majorBidi"/>
          <w:sz w:val="24"/>
          <w:szCs w:val="24"/>
        </w:rPr>
        <w:t>.</w:t>
      </w:r>
    </w:p>
    <w:p w14:paraId="76F33578" w14:textId="77777777" w:rsidR="00D6081C" w:rsidRPr="00614CF5" w:rsidRDefault="00D6081C" w:rsidP="00D6081C">
      <w:pPr>
        <w:shd w:val="clear" w:color="auto" w:fill="FFFFFF"/>
        <w:tabs>
          <w:tab w:val="left" w:pos="1985"/>
        </w:tabs>
        <w:spacing w:after="180" w:line="360" w:lineRule="atLeast"/>
        <w:ind w:left="1134" w:hanging="708"/>
        <w:rPr>
          <w:rFonts w:asciiTheme="majorBidi" w:eastAsia="Times New Roman" w:hAnsiTheme="majorBidi" w:cstheme="majorBidi"/>
          <w:color w:val="0A0A0A"/>
          <w:sz w:val="24"/>
          <w:szCs w:val="24"/>
        </w:rPr>
      </w:pP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De</w:t>
      </w:r>
      <w:r w:rsidRPr="00614CF5">
        <w:rPr>
          <w:rFonts w:asciiTheme="majorBidi" w:eastAsia="Times New Roman" w:hAnsiTheme="majorBidi" w:cstheme="majorBidi"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pdiknas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, (2006). 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Kurikulum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Tingkat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Satu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P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ndidikan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: </w:t>
      </w:r>
      <w:proofErr w:type="spellStart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Ke</w:t>
      </w:r>
      <w:r w:rsidRPr="00614CF5">
        <w:rPr>
          <w:rFonts w:asciiTheme="majorBidi" w:eastAsia="Times New Roman" w:hAnsiTheme="majorBidi" w:cstheme="majorBidi"/>
          <w:i/>
          <w:iCs/>
          <w:color w:val="0A0A0A"/>
          <w:spacing w:val="-20"/>
          <w:sz w:val="4"/>
          <w:szCs w:val="24"/>
        </w:rPr>
        <w:t>l</w:t>
      </w:r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>rangka</w:t>
      </w:r>
      <w:proofErr w:type="spellEnd"/>
      <w:r w:rsidRPr="00614CF5">
        <w:rPr>
          <w:rFonts w:asciiTheme="majorBidi" w:eastAsia="Times New Roman" w:hAnsiTheme="majorBidi" w:cstheme="majorBidi"/>
          <w:i/>
          <w:iCs/>
          <w:color w:val="0A0A0A"/>
          <w:sz w:val="24"/>
          <w:szCs w:val="24"/>
        </w:rPr>
        <w:t xml:space="preserve"> Dasar</w:t>
      </w:r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 xml:space="preserve">. Jakarta: Pusat </w:t>
      </w:r>
      <w:proofErr w:type="spellStart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Kurikulum</w:t>
      </w:r>
      <w:proofErr w:type="spellEnd"/>
      <w:r w:rsidRPr="00614CF5">
        <w:rPr>
          <w:rFonts w:asciiTheme="majorBidi" w:eastAsia="Times New Roman" w:hAnsiTheme="majorBidi" w:cstheme="majorBidi"/>
          <w:color w:val="0A0A0A"/>
          <w:sz w:val="24"/>
          <w:szCs w:val="24"/>
        </w:rPr>
        <w:t>.</w:t>
      </w:r>
    </w:p>
    <w:p w14:paraId="4C8765F1" w14:textId="77777777" w:rsidR="00D6081C" w:rsidRDefault="00D6081C"/>
    <w:sectPr w:rsidR="00D6081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 MT">
    <w:altName w:val="Arial"/>
    <w:charset w:val="01"/>
    <w:family w:val="swiss"/>
    <w:pitch w:val="variable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E320F93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4B76E3"/>
    <w:multiLevelType w:val="hybridMultilevel"/>
    <w:tmpl w:val="4FF24E4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1362FB8"/>
    <w:multiLevelType w:val="hybridMultilevel"/>
    <w:tmpl w:val="EFFE66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49075C"/>
    <w:multiLevelType w:val="hybridMultilevel"/>
    <w:tmpl w:val="F906F94E"/>
    <w:lvl w:ilvl="0" w:tplc="DE781DB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2052620"/>
    <w:multiLevelType w:val="hybridMultilevel"/>
    <w:tmpl w:val="5B5423B4"/>
    <w:lvl w:ilvl="0" w:tplc="04EC3B32">
      <w:start w:val="1"/>
      <w:numFmt w:val="decimal"/>
      <w:lvlText w:val="%1)"/>
      <w:lvlJc w:val="left"/>
      <w:pPr>
        <w:ind w:left="1440" w:hanging="360"/>
      </w:pPr>
      <w:rPr>
        <w:rFonts w:asciiTheme="majorBidi" w:hAnsiTheme="majorBidi" w:cstheme="majorBidi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2825347"/>
    <w:multiLevelType w:val="hybridMultilevel"/>
    <w:tmpl w:val="0944E8B6"/>
    <w:lvl w:ilvl="0" w:tplc="499EB9A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3D9538B"/>
    <w:multiLevelType w:val="hybridMultilevel"/>
    <w:tmpl w:val="5A025A7E"/>
    <w:lvl w:ilvl="0" w:tplc="77A0A366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44923E9"/>
    <w:multiLevelType w:val="hybridMultilevel"/>
    <w:tmpl w:val="D5164BDC"/>
    <w:lvl w:ilvl="0" w:tplc="214CBE1E">
      <w:start w:val="2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86664CA"/>
    <w:multiLevelType w:val="multilevel"/>
    <w:tmpl w:val="86D0825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140" w:hanging="420"/>
      </w:pPr>
      <w:rPr>
        <w:rFonts w:hint="default"/>
        <w:color w:val="auto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  <w:color w:val="auto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  <w:color w:val="auto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  <w:color w:val="auto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  <w:color w:val="auto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  <w:color w:val="auto"/>
      </w:rPr>
    </w:lvl>
  </w:abstractNum>
  <w:abstractNum w:abstractNumId="9" w15:restartNumberingAfterBreak="0">
    <w:nsid w:val="08FA1FCA"/>
    <w:multiLevelType w:val="hybridMultilevel"/>
    <w:tmpl w:val="6852A7A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" w15:restartNumberingAfterBreak="0">
    <w:nsid w:val="0A0E69D2"/>
    <w:multiLevelType w:val="hybridMultilevel"/>
    <w:tmpl w:val="AA448E82"/>
    <w:lvl w:ilvl="0" w:tplc="7C9E4842">
      <w:start w:val="1"/>
      <w:numFmt w:val="lowerLetter"/>
      <w:lvlText w:val="%1)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0A2B547B"/>
    <w:multiLevelType w:val="hybridMultilevel"/>
    <w:tmpl w:val="2FDA22A8"/>
    <w:lvl w:ilvl="0" w:tplc="D5583E9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A674128"/>
    <w:multiLevelType w:val="hybridMultilevel"/>
    <w:tmpl w:val="D0B8CAFE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0B5B612C"/>
    <w:multiLevelType w:val="hybridMultilevel"/>
    <w:tmpl w:val="43FC6B9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0C641D72"/>
    <w:multiLevelType w:val="hybridMultilevel"/>
    <w:tmpl w:val="434290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EAD4359"/>
    <w:multiLevelType w:val="hybridMultilevel"/>
    <w:tmpl w:val="D0F61A80"/>
    <w:lvl w:ilvl="0" w:tplc="B53AF04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EF27C70"/>
    <w:multiLevelType w:val="hybridMultilevel"/>
    <w:tmpl w:val="5D48EC10"/>
    <w:lvl w:ilvl="0" w:tplc="B8064B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F68704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EF6B09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B647B8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3ACCDD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5AEC05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D40256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224ACE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4E659D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0F3D446A"/>
    <w:multiLevelType w:val="hybridMultilevel"/>
    <w:tmpl w:val="9154B7C2"/>
    <w:lvl w:ilvl="0" w:tplc="FD88140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0F81785D"/>
    <w:multiLevelType w:val="multilevel"/>
    <w:tmpl w:val="D4AC6F2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21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78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70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27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20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76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696" w:hanging="1800"/>
      </w:pPr>
      <w:rPr>
        <w:rFonts w:hint="default"/>
      </w:rPr>
    </w:lvl>
  </w:abstractNum>
  <w:abstractNum w:abstractNumId="19" w15:restartNumberingAfterBreak="0">
    <w:nsid w:val="102222BB"/>
    <w:multiLevelType w:val="hybridMultilevel"/>
    <w:tmpl w:val="332EC8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0621FE1"/>
    <w:multiLevelType w:val="hybridMultilevel"/>
    <w:tmpl w:val="CB28734E"/>
    <w:lvl w:ilvl="0" w:tplc="0E38D48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253391F"/>
    <w:multiLevelType w:val="hybridMultilevel"/>
    <w:tmpl w:val="159E8D9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15BF71BB"/>
    <w:multiLevelType w:val="hybridMultilevel"/>
    <w:tmpl w:val="609CDCEA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3" w15:restartNumberingAfterBreak="0">
    <w:nsid w:val="16782D54"/>
    <w:multiLevelType w:val="hybridMultilevel"/>
    <w:tmpl w:val="36BAD3B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16D76450"/>
    <w:multiLevelType w:val="hybridMultilevel"/>
    <w:tmpl w:val="4F469AA4"/>
    <w:lvl w:ilvl="0" w:tplc="F2AC623E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7885EAB"/>
    <w:multiLevelType w:val="hybridMultilevel"/>
    <w:tmpl w:val="C3504DA2"/>
    <w:lvl w:ilvl="0" w:tplc="A14672A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1928390B"/>
    <w:multiLevelType w:val="hybridMultilevel"/>
    <w:tmpl w:val="1EAC1824"/>
    <w:lvl w:ilvl="0" w:tplc="3D58D550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194640C6"/>
    <w:multiLevelType w:val="hybridMultilevel"/>
    <w:tmpl w:val="AF0AC3B8"/>
    <w:lvl w:ilvl="0" w:tplc="8A569A68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1A351409"/>
    <w:multiLevelType w:val="hybridMultilevel"/>
    <w:tmpl w:val="62944CAC"/>
    <w:lvl w:ilvl="0" w:tplc="BB8A4360">
      <w:start w:val="1"/>
      <w:numFmt w:val="decimal"/>
      <w:lvlText w:val="%1)"/>
      <w:lvlJc w:val="left"/>
      <w:pPr>
        <w:ind w:left="1440" w:hanging="360"/>
      </w:pPr>
      <w:rPr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1AFF5FB1"/>
    <w:multiLevelType w:val="hybridMultilevel"/>
    <w:tmpl w:val="24CE6360"/>
    <w:lvl w:ilvl="0" w:tplc="DA569594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1C3D759B"/>
    <w:multiLevelType w:val="hybridMultilevel"/>
    <w:tmpl w:val="23C82D8E"/>
    <w:lvl w:ilvl="0" w:tplc="4AD65A5E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1CB32C19"/>
    <w:multiLevelType w:val="hybridMultilevel"/>
    <w:tmpl w:val="AD3ED3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1D627568"/>
    <w:multiLevelType w:val="hybridMultilevel"/>
    <w:tmpl w:val="C6D43094"/>
    <w:lvl w:ilvl="0" w:tplc="04090011">
      <w:start w:val="1"/>
      <w:numFmt w:val="decimal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3" w15:restartNumberingAfterBreak="0">
    <w:nsid w:val="1E5733D7"/>
    <w:multiLevelType w:val="hybridMultilevel"/>
    <w:tmpl w:val="5A7A703C"/>
    <w:lvl w:ilvl="0" w:tplc="ED7C650C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bCs/>
        <w:i w:val="0"/>
        <w:i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1EBA0F53"/>
    <w:multiLevelType w:val="hybridMultilevel"/>
    <w:tmpl w:val="3F12210A"/>
    <w:lvl w:ilvl="0" w:tplc="4FD03F78">
      <w:start w:val="3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17B1550"/>
    <w:multiLevelType w:val="hybridMultilevel"/>
    <w:tmpl w:val="3064D446"/>
    <w:lvl w:ilvl="0" w:tplc="20A261DE">
      <w:start w:val="1"/>
      <w:numFmt w:val="lowerLetter"/>
      <w:lvlText w:val="%1)"/>
      <w:lvlJc w:val="left"/>
      <w:pPr>
        <w:ind w:left="2160" w:hanging="360"/>
      </w:pPr>
      <w:rPr>
        <w:b w:val="0"/>
        <w:bCs w:val="0"/>
        <w:color w:val="auto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232E46D1"/>
    <w:multiLevelType w:val="hybridMultilevel"/>
    <w:tmpl w:val="302C96D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23732960"/>
    <w:multiLevelType w:val="hybridMultilevel"/>
    <w:tmpl w:val="EAB0E442"/>
    <w:lvl w:ilvl="0" w:tplc="32BEECEC">
      <w:start w:val="1"/>
      <w:numFmt w:val="lowerLetter"/>
      <w:lvlText w:val="%1)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253F1980"/>
    <w:multiLevelType w:val="hybridMultilevel"/>
    <w:tmpl w:val="1D70BF6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5597FB2"/>
    <w:multiLevelType w:val="hybridMultilevel"/>
    <w:tmpl w:val="3C0036C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0" w15:restartNumberingAfterBreak="0">
    <w:nsid w:val="25C35507"/>
    <w:multiLevelType w:val="hybridMultilevel"/>
    <w:tmpl w:val="3084A7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26641562"/>
    <w:multiLevelType w:val="hybridMultilevel"/>
    <w:tmpl w:val="C05877B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26C34F60"/>
    <w:multiLevelType w:val="hybridMultilevel"/>
    <w:tmpl w:val="AA7E55B6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3" w15:restartNumberingAfterBreak="0">
    <w:nsid w:val="278D0600"/>
    <w:multiLevelType w:val="hybridMultilevel"/>
    <w:tmpl w:val="F1A04CBC"/>
    <w:lvl w:ilvl="0" w:tplc="2ED4FB3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9491917"/>
    <w:multiLevelType w:val="hybridMultilevel"/>
    <w:tmpl w:val="DB1E91CE"/>
    <w:lvl w:ilvl="0" w:tplc="B88C5A6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2AEB30F2"/>
    <w:multiLevelType w:val="hybridMultilevel"/>
    <w:tmpl w:val="5E007FE6"/>
    <w:lvl w:ilvl="0" w:tplc="06D6B006">
      <w:start w:val="1"/>
      <w:numFmt w:val="upperLetter"/>
      <w:pStyle w:val="sub3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2BCE36B2"/>
    <w:multiLevelType w:val="hybridMultilevel"/>
    <w:tmpl w:val="26A270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2BF20D78"/>
    <w:multiLevelType w:val="hybridMultilevel"/>
    <w:tmpl w:val="1DB2B66E"/>
    <w:lvl w:ilvl="0" w:tplc="475AB4CE">
      <w:start w:val="1"/>
      <w:numFmt w:val="lowerLetter"/>
      <w:lvlText w:val="%1)"/>
      <w:lvlJc w:val="left"/>
      <w:pPr>
        <w:ind w:left="216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2CBA2030"/>
    <w:multiLevelType w:val="hybridMultilevel"/>
    <w:tmpl w:val="2772CB9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2D5C5E70"/>
    <w:multiLevelType w:val="hybridMultilevel"/>
    <w:tmpl w:val="0B4238C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2E5E0334"/>
    <w:multiLevelType w:val="hybridMultilevel"/>
    <w:tmpl w:val="0A165AC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1" w15:restartNumberingAfterBreak="0">
    <w:nsid w:val="2FE34B1F"/>
    <w:multiLevelType w:val="hybridMultilevel"/>
    <w:tmpl w:val="094E36E4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2" w15:restartNumberingAfterBreak="0">
    <w:nsid w:val="3033452C"/>
    <w:multiLevelType w:val="hybridMultilevel"/>
    <w:tmpl w:val="C256F3EE"/>
    <w:lvl w:ilvl="0" w:tplc="77A0A366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0AC6D93"/>
    <w:multiLevelType w:val="hybridMultilevel"/>
    <w:tmpl w:val="E7EE35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30F576CA"/>
    <w:multiLevelType w:val="hybridMultilevel"/>
    <w:tmpl w:val="D6CCE84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5" w15:restartNumberingAfterBreak="0">
    <w:nsid w:val="313B4ECB"/>
    <w:multiLevelType w:val="hybridMultilevel"/>
    <w:tmpl w:val="8306103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31584635"/>
    <w:multiLevelType w:val="hybridMultilevel"/>
    <w:tmpl w:val="CA1084E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3168229A"/>
    <w:multiLevelType w:val="multilevel"/>
    <w:tmpl w:val="6E5E67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8" w15:restartNumberingAfterBreak="0">
    <w:nsid w:val="329F28B4"/>
    <w:multiLevelType w:val="hybridMultilevel"/>
    <w:tmpl w:val="D04217FE"/>
    <w:lvl w:ilvl="0" w:tplc="04090017">
      <w:start w:val="1"/>
      <w:numFmt w:val="lowerLetter"/>
      <w:lvlText w:val="%1)"/>
      <w:lvlJc w:val="left"/>
      <w:pPr>
        <w:ind w:left="928" w:hanging="360"/>
      </w:pPr>
    </w:lvl>
    <w:lvl w:ilvl="1" w:tplc="04090019" w:tentative="1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59" w15:restartNumberingAfterBreak="0">
    <w:nsid w:val="32DD11A5"/>
    <w:multiLevelType w:val="hybridMultilevel"/>
    <w:tmpl w:val="6D40A6DC"/>
    <w:lvl w:ilvl="0" w:tplc="1690F408">
      <w:start w:val="1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221E1F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347D4F75"/>
    <w:multiLevelType w:val="hybridMultilevel"/>
    <w:tmpl w:val="B1A241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34EC7025"/>
    <w:multiLevelType w:val="hybridMultilevel"/>
    <w:tmpl w:val="2D48A1A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 w15:restartNumberingAfterBreak="0">
    <w:nsid w:val="35500C21"/>
    <w:multiLevelType w:val="hybridMultilevel"/>
    <w:tmpl w:val="E7007A82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3" w15:restartNumberingAfterBreak="0">
    <w:nsid w:val="36620636"/>
    <w:multiLevelType w:val="hybridMultilevel"/>
    <w:tmpl w:val="7F3219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371019C8"/>
    <w:multiLevelType w:val="hybridMultilevel"/>
    <w:tmpl w:val="C436E368"/>
    <w:lvl w:ilvl="0" w:tplc="920EB968">
      <w:start w:val="1"/>
      <w:numFmt w:val="lowerLetter"/>
      <w:lvlText w:val="%1)"/>
      <w:lvlJc w:val="left"/>
      <w:pPr>
        <w:ind w:left="928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65" w15:restartNumberingAfterBreak="0">
    <w:nsid w:val="372B33A4"/>
    <w:multiLevelType w:val="hybridMultilevel"/>
    <w:tmpl w:val="A38814FC"/>
    <w:lvl w:ilvl="0" w:tplc="CD223562">
      <w:start w:val="3"/>
      <w:numFmt w:val="upperLetter"/>
      <w:lvlText w:val="%1."/>
      <w:lvlJc w:val="left"/>
      <w:pPr>
        <w:ind w:left="7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386121DA"/>
    <w:multiLevelType w:val="hybridMultilevel"/>
    <w:tmpl w:val="D1E28722"/>
    <w:lvl w:ilvl="0" w:tplc="CA2EE7B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387D4D5F"/>
    <w:multiLevelType w:val="hybridMultilevel"/>
    <w:tmpl w:val="DA4A073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8" w15:restartNumberingAfterBreak="0">
    <w:nsid w:val="39CF6C96"/>
    <w:multiLevelType w:val="hybridMultilevel"/>
    <w:tmpl w:val="0B4238C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9" w15:restartNumberingAfterBreak="0">
    <w:nsid w:val="3B4510BD"/>
    <w:multiLevelType w:val="hybridMultilevel"/>
    <w:tmpl w:val="20AA5E92"/>
    <w:lvl w:ilvl="0" w:tplc="EDDCB0E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0" w15:restartNumberingAfterBreak="0">
    <w:nsid w:val="3E26786B"/>
    <w:multiLevelType w:val="hybridMultilevel"/>
    <w:tmpl w:val="F6F47CAC"/>
    <w:lvl w:ilvl="0" w:tplc="6F9C0DB2">
      <w:start w:val="2"/>
      <w:numFmt w:val="lowerLetter"/>
      <w:lvlText w:val="%1)"/>
      <w:lvlJc w:val="left"/>
      <w:pPr>
        <w:ind w:left="21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3F6C5B3B"/>
    <w:multiLevelType w:val="hybridMultilevel"/>
    <w:tmpl w:val="756AC074"/>
    <w:lvl w:ilvl="0" w:tplc="3714441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3F86272C"/>
    <w:multiLevelType w:val="hybridMultilevel"/>
    <w:tmpl w:val="30F6983E"/>
    <w:lvl w:ilvl="0" w:tplc="31947B4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3F9279C6"/>
    <w:multiLevelType w:val="hybridMultilevel"/>
    <w:tmpl w:val="8306103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443319DC"/>
    <w:multiLevelType w:val="hybridMultilevel"/>
    <w:tmpl w:val="9420FB6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 w15:restartNumberingAfterBreak="0">
    <w:nsid w:val="4474553D"/>
    <w:multiLevelType w:val="hybridMultilevel"/>
    <w:tmpl w:val="C540DA1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44BF0A49"/>
    <w:multiLevelType w:val="hybridMultilevel"/>
    <w:tmpl w:val="2B92E10E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7" w15:restartNumberingAfterBreak="0">
    <w:nsid w:val="44E7118E"/>
    <w:multiLevelType w:val="hybridMultilevel"/>
    <w:tmpl w:val="75CA3F3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8" w15:restartNumberingAfterBreak="0">
    <w:nsid w:val="45D54DB9"/>
    <w:multiLevelType w:val="hybridMultilevel"/>
    <w:tmpl w:val="D43A5BD8"/>
    <w:lvl w:ilvl="0" w:tplc="0B0ABCD8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4654437A"/>
    <w:multiLevelType w:val="hybridMultilevel"/>
    <w:tmpl w:val="085871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476B13E2"/>
    <w:multiLevelType w:val="hybridMultilevel"/>
    <w:tmpl w:val="1654EF0E"/>
    <w:lvl w:ilvl="0" w:tplc="70A29ABA">
      <w:start w:val="1"/>
      <w:numFmt w:val="decimal"/>
      <w:lvlText w:val="%1)"/>
      <w:lvlJc w:val="left"/>
      <w:pPr>
        <w:ind w:left="144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 w15:restartNumberingAfterBreak="0">
    <w:nsid w:val="47E43C3E"/>
    <w:multiLevelType w:val="hybridMultilevel"/>
    <w:tmpl w:val="D1DC5C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2" w15:restartNumberingAfterBreak="0">
    <w:nsid w:val="498C366C"/>
    <w:multiLevelType w:val="hybridMultilevel"/>
    <w:tmpl w:val="BCACBA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4EE14517"/>
    <w:multiLevelType w:val="hybridMultilevel"/>
    <w:tmpl w:val="72A83BA4"/>
    <w:lvl w:ilvl="0" w:tplc="CA2EE7B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4F36206C"/>
    <w:multiLevelType w:val="hybridMultilevel"/>
    <w:tmpl w:val="54B63810"/>
    <w:lvl w:ilvl="0" w:tplc="33906F72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53CF6359"/>
    <w:multiLevelType w:val="hybridMultilevel"/>
    <w:tmpl w:val="D04217FE"/>
    <w:lvl w:ilvl="0" w:tplc="04090017">
      <w:start w:val="1"/>
      <w:numFmt w:val="lowerLetter"/>
      <w:lvlText w:val="%1)"/>
      <w:lvlJc w:val="left"/>
      <w:pPr>
        <w:ind w:left="928" w:hanging="360"/>
      </w:pPr>
    </w:lvl>
    <w:lvl w:ilvl="1" w:tplc="04090019" w:tentative="1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86" w15:restartNumberingAfterBreak="0">
    <w:nsid w:val="548A7350"/>
    <w:multiLevelType w:val="hybridMultilevel"/>
    <w:tmpl w:val="0584FAB0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7" w15:restartNumberingAfterBreak="0">
    <w:nsid w:val="56361C8C"/>
    <w:multiLevelType w:val="hybridMultilevel"/>
    <w:tmpl w:val="F0162EA8"/>
    <w:lvl w:ilvl="0" w:tplc="43241430">
      <w:start w:val="1"/>
      <w:numFmt w:val="lowerLetter"/>
      <w:lvlText w:val="%1)"/>
      <w:lvlJc w:val="left"/>
      <w:pPr>
        <w:ind w:left="21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57FA5884"/>
    <w:multiLevelType w:val="multilevel"/>
    <w:tmpl w:val="0E2617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9" w15:restartNumberingAfterBreak="0">
    <w:nsid w:val="5C322650"/>
    <w:multiLevelType w:val="hybridMultilevel"/>
    <w:tmpl w:val="22DEF96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5C365FC2"/>
    <w:multiLevelType w:val="hybridMultilevel"/>
    <w:tmpl w:val="DD7098B4"/>
    <w:lvl w:ilvl="0" w:tplc="B6B0EC7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5DFF5B3B"/>
    <w:multiLevelType w:val="hybridMultilevel"/>
    <w:tmpl w:val="6406B7EC"/>
    <w:lvl w:ilvl="0" w:tplc="6BC4C292">
      <w:start w:val="1"/>
      <w:numFmt w:val="decimal"/>
      <w:lvlText w:val="%1."/>
      <w:lvlJc w:val="left"/>
      <w:pPr>
        <w:ind w:left="365" w:hanging="223"/>
      </w:pPr>
      <w:rPr>
        <w:rFonts w:ascii="Arial MT" w:eastAsia="Arial MT" w:hAnsi="Arial MT" w:cs="Arial MT" w:hint="default"/>
        <w:b w:val="0"/>
        <w:bCs w:val="0"/>
        <w:i w:val="0"/>
        <w:iCs w:val="0"/>
        <w:spacing w:val="0"/>
        <w:w w:val="100"/>
        <w:sz w:val="20"/>
        <w:szCs w:val="20"/>
        <w:lang w:eastAsia="en-US" w:bidi="ar-SA"/>
      </w:rPr>
    </w:lvl>
    <w:lvl w:ilvl="1" w:tplc="E86E5A32">
      <w:numFmt w:val="bullet"/>
      <w:lvlText w:val="•"/>
      <w:lvlJc w:val="left"/>
      <w:pPr>
        <w:ind w:left="1231" w:hanging="223"/>
      </w:pPr>
      <w:rPr>
        <w:rFonts w:hint="default"/>
        <w:lang w:eastAsia="en-US" w:bidi="ar-SA"/>
      </w:rPr>
    </w:lvl>
    <w:lvl w:ilvl="2" w:tplc="987A286A">
      <w:numFmt w:val="bullet"/>
      <w:lvlText w:val="•"/>
      <w:lvlJc w:val="left"/>
      <w:pPr>
        <w:ind w:left="2102" w:hanging="223"/>
      </w:pPr>
      <w:rPr>
        <w:rFonts w:hint="default"/>
        <w:lang w:eastAsia="en-US" w:bidi="ar-SA"/>
      </w:rPr>
    </w:lvl>
    <w:lvl w:ilvl="3" w:tplc="CCD6E9BA">
      <w:numFmt w:val="bullet"/>
      <w:lvlText w:val="•"/>
      <w:lvlJc w:val="left"/>
      <w:pPr>
        <w:ind w:left="2973" w:hanging="223"/>
      </w:pPr>
      <w:rPr>
        <w:rFonts w:hint="default"/>
        <w:lang w:eastAsia="en-US" w:bidi="ar-SA"/>
      </w:rPr>
    </w:lvl>
    <w:lvl w:ilvl="4" w:tplc="06BEFB68">
      <w:numFmt w:val="bullet"/>
      <w:lvlText w:val="•"/>
      <w:lvlJc w:val="left"/>
      <w:pPr>
        <w:ind w:left="3844" w:hanging="223"/>
      </w:pPr>
      <w:rPr>
        <w:rFonts w:hint="default"/>
        <w:lang w:eastAsia="en-US" w:bidi="ar-SA"/>
      </w:rPr>
    </w:lvl>
    <w:lvl w:ilvl="5" w:tplc="8DD47546">
      <w:numFmt w:val="bullet"/>
      <w:lvlText w:val="•"/>
      <w:lvlJc w:val="left"/>
      <w:pPr>
        <w:ind w:left="4715" w:hanging="223"/>
      </w:pPr>
      <w:rPr>
        <w:rFonts w:hint="default"/>
        <w:lang w:eastAsia="en-US" w:bidi="ar-SA"/>
      </w:rPr>
    </w:lvl>
    <w:lvl w:ilvl="6" w:tplc="8340C764">
      <w:numFmt w:val="bullet"/>
      <w:lvlText w:val="•"/>
      <w:lvlJc w:val="left"/>
      <w:pPr>
        <w:ind w:left="5586" w:hanging="223"/>
      </w:pPr>
      <w:rPr>
        <w:rFonts w:hint="default"/>
        <w:lang w:eastAsia="en-US" w:bidi="ar-SA"/>
      </w:rPr>
    </w:lvl>
    <w:lvl w:ilvl="7" w:tplc="D43215BC">
      <w:numFmt w:val="bullet"/>
      <w:lvlText w:val="•"/>
      <w:lvlJc w:val="left"/>
      <w:pPr>
        <w:ind w:left="6458" w:hanging="223"/>
      </w:pPr>
      <w:rPr>
        <w:rFonts w:hint="default"/>
        <w:lang w:eastAsia="en-US" w:bidi="ar-SA"/>
      </w:rPr>
    </w:lvl>
    <w:lvl w:ilvl="8" w:tplc="15244820">
      <w:numFmt w:val="bullet"/>
      <w:lvlText w:val="•"/>
      <w:lvlJc w:val="left"/>
      <w:pPr>
        <w:ind w:left="7329" w:hanging="223"/>
      </w:pPr>
      <w:rPr>
        <w:rFonts w:hint="default"/>
        <w:lang w:eastAsia="en-US" w:bidi="ar-SA"/>
      </w:rPr>
    </w:lvl>
  </w:abstractNum>
  <w:abstractNum w:abstractNumId="92" w15:restartNumberingAfterBreak="0">
    <w:nsid w:val="5E7F02DD"/>
    <w:multiLevelType w:val="hybridMultilevel"/>
    <w:tmpl w:val="00201C2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3" w15:restartNumberingAfterBreak="0">
    <w:nsid w:val="62BC7FF6"/>
    <w:multiLevelType w:val="hybridMultilevel"/>
    <w:tmpl w:val="706694F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65CA40FA"/>
    <w:multiLevelType w:val="hybridMultilevel"/>
    <w:tmpl w:val="FAD20F80"/>
    <w:lvl w:ilvl="0" w:tplc="FA124526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5" w15:restartNumberingAfterBreak="0">
    <w:nsid w:val="66841258"/>
    <w:multiLevelType w:val="hybridMultilevel"/>
    <w:tmpl w:val="F0327724"/>
    <w:lvl w:ilvl="0" w:tplc="C6DC9E0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680845E7"/>
    <w:multiLevelType w:val="hybridMultilevel"/>
    <w:tmpl w:val="6CBCEBBA"/>
    <w:lvl w:ilvl="0" w:tplc="A600C178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 w15:restartNumberingAfterBreak="0">
    <w:nsid w:val="6C3F7265"/>
    <w:multiLevelType w:val="hybridMultilevel"/>
    <w:tmpl w:val="9E2EB0B6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8" w15:restartNumberingAfterBreak="0">
    <w:nsid w:val="6CD2136A"/>
    <w:multiLevelType w:val="hybridMultilevel"/>
    <w:tmpl w:val="6E682260"/>
    <w:lvl w:ilvl="0" w:tplc="0F2C7794">
      <w:start w:val="1"/>
      <w:numFmt w:val="decimal"/>
      <w:lvlText w:val="%1)"/>
      <w:lvlJc w:val="left"/>
      <w:pPr>
        <w:ind w:left="1854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9" w15:restartNumberingAfterBreak="0">
    <w:nsid w:val="6D720558"/>
    <w:multiLevelType w:val="hybridMultilevel"/>
    <w:tmpl w:val="6E264684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0" w15:restartNumberingAfterBreak="0">
    <w:nsid w:val="6DAA6C6F"/>
    <w:multiLevelType w:val="hybridMultilevel"/>
    <w:tmpl w:val="5F56D2A8"/>
    <w:lvl w:ilvl="0" w:tplc="77A0A366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1" w15:restartNumberingAfterBreak="0">
    <w:nsid w:val="6F3A4E7A"/>
    <w:multiLevelType w:val="hybridMultilevel"/>
    <w:tmpl w:val="0D9C9E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6F740D00"/>
    <w:multiLevelType w:val="hybridMultilevel"/>
    <w:tmpl w:val="D03E981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6F7654C9"/>
    <w:multiLevelType w:val="hybridMultilevel"/>
    <w:tmpl w:val="C07AB2A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4" w15:restartNumberingAfterBreak="0">
    <w:nsid w:val="71B620A9"/>
    <w:multiLevelType w:val="hybridMultilevel"/>
    <w:tmpl w:val="A58C545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5" w15:restartNumberingAfterBreak="0">
    <w:nsid w:val="723D646E"/>
    <w:multiLevelType w:val="hybridMultilevel"/>
    <w:tmpl w:val="D79AEF1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6" w15:restartNumberingAfterBreak="0">
    <w:nsid w:val="72F86E60"/>
    <w:multiLevelType w:val="hybridMultilevel"/>
    <w:tmpl w:val="3A20497E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7" w15:restartNumberingAfterBreak="0">
    <w:nsid w:val="73A0245E"/>
    <w:multiLevelType w:val="hybridMultilevel"/>
    <w:tmpl w:val="A2E81CAC"/>
    <w:lvl w:ilvl="0" w:tplc="DF88F6AC">
      <w:start w:val="2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8" w15:restartNumberingAfterBreak="0">
    <w:nsid w:val="73A85260"/>
    <w:multiLevelType w:val="hybridMultilevel"/>
    <w:tmpl w:val="B088D7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9" w15:restartNumberingAfterBreak="0">
    <w:nsid w:val="73C6315D"/>
    <w:multiLevelType w:val="hybridMultilevel"/>
    <w:tmpl w:val="58807DA0"/>
    <w:lvl w:ilvl="0" w:tplc="DA78CA3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0" w15:restartNumberingAfterBreak="0">
    <w:nsid w:val="74B174CC"/>
    <w:multiLevelType w:val="hybridMultilevel"/>
    <w:tmpl w:val="279620EC"/>
    <w:lvl w:ilvl="0" w:tplc="A56EF7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1" w15:restartNumberingAfterBreak="0">
    <w:nsid w:val="74F06BA2"/>
    <w:multiLevelType w:val="hybridMultilevel"/>
    <w:tmpl w:val="F050F2C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754C47C6"/>
    <w:multiLevelType w:val="hybridMultilevel"/>
    <w:tmpl w:val="39E8EF4A"/>
    <w:lvl w:ilvl="0" w:tplc="9B660376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756E42FC"/>
    <w:multiLevelType w:val="hybridMultilevel"/>
    <w:tmpl w:val="114A8210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4" w15:restartNumberingAfterBreak="0">
    <w:nsid w:val="757148DD"/>
    <w:multiLevelType w:val="hybridMultilevel"/>
    <w:tmpl w:val="28A246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5" w15:restartNumberingAfterBreak="0">
    <w:nsid w:val="767B2D17"/>
    <w:multiLevelType w:val="hybridMultilevel"/>
    <w:tmpl w:val="DA907222"/>
    <w:lvl w:ilvl="0" w:tplc="BCA234CE">
      <w:start w:val="1"/>
      <w:numFmt w:val="decimal"/>
      <w:lvlText w:val="%1)"/>
      <w:lvlJc w:val="left"/>
      <w:pPr>
        <w:ind w:left="288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6" w15:restartNumberingAfterBreak="0">
    <w:nsid w:val="76B12758"/>
    <w:multiLevelType w:val="hybridMultilevel"/>
    <w:tmpl w:val="16AAE0CE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7" w15:restartNumberingAfterBreak="0">
    <w:nsid w:val="76B85282"/>
    <w:multiLevelType w:val="hybridMultilevel"/>
    <w:tmpl w:val="AC9C7062"/>
    <w:lvl w:ilvl="0" w:tplc="E2B4BCEC">
      <w:start w:val="1"/>
      <w:numFmt w:val="lowerLetter"/>
      <w:lvlText w:val="%1)"/>
      <w:lvlJc w:val="left"/>
      <w:pPr>
        <w:ind w:left="2160" w:hanging="360"/>
      </w:pPr>
      <w:rPr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8" w15:restartNumberingAfterBreak="0">
    <w:nsid w:val="76C3766A"/>
    <w:multiLevelType w:val="hybridMultilevel"/>
    <w:tmpl w:val="877288F6"/>
    <w:lvl w:ilvl="0" w:tplc="165C491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9" w15:restartNumberingAfterBreak="0">
    <w:nsid w:val="76F30B16"/>
    <w:multiLevelType w:val="hybridMultilevel"/>
    <w:tmpl w:val="D300315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0" w15:restartNumberingAfterBreak="0">
    <w:nsid w:val="779C7EBA"/>
    <w:multiLevelType w:val="hybridMultilevel"/>
    <w:tmpl w:val="29DEA3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1" w15:restartNumberingAfterBreak="0">
    <w:nsid w:val="7FC869CA"/>
    <w:multiLevelType w:val="hybridMultilevel"/>
    <w:tmpl w:val="97841C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23208613">
    <w:abstractNumId w:val="5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308749047">
    <w:abstractNumId w:val="8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666669758">
    <w:abstractNumId w:val="29"/>
  </w:num>
  <w:num w:numId="4" w16cid:durableId="2091192162">
    <w:abstractNumId w:val="94"/>
  </w:num>
  <w:num w:numId="5" w16cid:durableId="369691506">
    <w:abstractNumId w:val="118"/>
  </w:num>
  <w:num w:numId="6" w16cid:durableId="532812186">
    <w:abstractNumId w:val="110"/>
  </w:num>
  <w:num w:numId="7" w16cid:durableId="1875851011">
    <w:abstractNumId w:val="45"/>
  </w:num>
  <w:num w:numId="8" w16cid:durableId="11566808">
    <w:abstractNumId w:val="72"/>
  </w:num>
  <w:num w:numId="9" w16cid:durableId="1485242976">
    <w:abstractNumId w:val="79"/>
  </w:num>
  <w:num w:numId="10" w16cid:durableId="1700471335">
    <w:abstractNumId w:val="10"/>
  </w:num>
  <w:num w:numId="11" w16cid:durableId="693262537">
    <w:abstractNumId w:val="18"/>
  </w:num>
  <w:num w:numId="12" w16cid:durableId="1723559964">
    <w:abstractNumId w:val="44"/>
  </w:num>
  <w:num w:numId="13" w16cid:durableId="964117681">
    <w:abstractNumId w:val="69"/>
  </w:num>
  <w:num w:numId="14" w16cid:durableId="1676032845">
    <w:abstractNumId w:val="11"/>
  </w:num>
  <w:num w:numId="15" w16cid:durableId="11126315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 w16cid:durableId="856120018">
    <w:abstractNumId w:val="113"/>
  </w:num>
  <w:num w:numId="17" w16cid:durableId="1468669491">
    <w:abstractNumId w:val="21"/>
  </w:num>
  <w:num w:numId="18" w16cid:durableId="1235553142">
    <w:abstractNumId w:val="97"/>
  </w:num>
  <w:num w:numId="19" w16cid:durableId="834684099">
    <w:abstractNumId w:val="103"/>
  </w:num>
  <w:num w:numId="20" w16cid:durableId="1882355353">
    <w:abstractNumId w:val="102"/>
  </w:num>
  <w:num w:numId="21" w16cid:durableId="1172524345">
    <w:abstractNumId w:val="53"/>
  </w:num>
  <w:num w:numId="22" w16cid:durableId="1844318970">
    <w:abstractNumId w:val="101"/>
  </w:num>
  <w:num w:numId="23" w16cid:durableId="258493356">
    <w:abstractNumId w:val="56"/>
  </w:num>
  <w:num w:numId="24" w16cid:durableId="581065723">
    <w:abstractNumId w:val="47"/>
  </w:num>
  <w:num w:numId="25" w16cid:durableId="1365790972">
    <w:abstractNumId w:val="23"/>
  </w:num>
  <w:num w:numId="26" w16cid:durableId="1875724675">
    <w:abstractNumId w:val="107"/>
  </w:num>
  <w:num w:numId="27" w16cid:durableId="153494883">
    <w:abstractNumId w:val="105"/>
  </w:num>
  <w:num w:numId="28" w16cid:durableId="165829478">
    <w:abstractNumId w:val="37"/>
  </w:num>
  <w:num w:numId="29" w16cid:durableId="641077260">
    <w:abstractNumId w:val="73"/>
  </w:num>
  <w:num w:numId="30" w16cid:durableId="1856456388">
    <w:abstractNumId w:val="55"/>
  </w:num>
  <w:num w:numId="31" w16cid:durableId="776563566">
    <w:abstractNumId w:val="111"/>
  </w:num>
  <w:num w:numId="32" w16cid:durableId="236716272">
    <w:abstractNumId w:val="93"/>
  </w:num>
  <w:num w:numId="33" w16cid:durableId="1916209107">
    <w:abstractNumId w:val="92"/>
  </w:num>
  <w:num w:numId="34" w16cid:durableId="1692299872">
    <w:abstractNumId w:val="48"/>
  </w:num>
  <w:num w:numId="35" w16cid:durableId="673260438">
    <w:abstractNumId w:val="67"/>
  </w:num>
  <w:num w:numId="36" w16cid:durableId="414086188">
    <w:abstractNumId w:val="74"/>
  </w:num>
  <w:num w:numId="37" w16cid:durableId="987593973">
    <w:abstractNumId w:val="61"/>
  </w:num>
  <w:num w:numId="38" w16cid:durableId="1426029340">
    <w:abstractNumId w:val="41"/>
  </w:num>
  <w:num w:numId="39" w16cid:durableId="1037511347">
    <w:abstractNumId w:val="42"/>
  </w:num>
  <w:num w:numId="40" w16cid:durableId="1674189248">
    <w:abstractNumId w:val="58"/>
  </w:num>
  <w:num w:numId="41" w16cid:durableId="577593905">
    <w:abstractNumId w:val="64"/>
  </w:num>
  <w:num w:numId="42" w16cid:durableId="1652950695">
    <w:abstractNumId w:val="85"/>
  </w:num>
  <w:num w:numId="43" w16cid:durableId="41728820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 w16cid:durableId="76757140">
    <w:abstractNumId w:val="10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 w16cid:durableId="1260720447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 w16cid:durableId="1850101142">
    <w:abstractNumId w:val="5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 w16cid:durableId="1094478622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 w16cid:durableId="1869944965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 w16cid:durableId="297685288">
    <w:abstractNumId w:val="9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 w16cid:durableId="851801716">
    <w:abstractNumId w:val="10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 w16cid:durableId="971864348">
    <w:abstractNumId w:val="5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 w16cid:durableId="1138299806">
    <w:abstractNumId w:val="6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 w16cid:durableId="914783211">
    <w:abstractNumId w:val="9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 w16cid:durableId="152182160">
    <w:abstractNumId w:val="1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 w16cid:durableId="9551829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 w16cid:durableId="1422726333">
    <w:abstractNumId w:val="10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 w16cid:durableId="460617918">
    <w:abstractNumId w:val="5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 w16cid:durableId="539128141">
    <w:abstractNumId w:val="7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 w16cid:durableId="332414188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 w16cid:durableId="2007783611">
    <w:abstractNumId w:val="9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1" w16cid:durableId="206506396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 w16cid:durableId="1514497143">
    <w:abstractNumId w:val="8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 w16cid:durableId="306475901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 w16cid:durableId="1410615449">
    <w:abstractNumId w:val="8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 w16cid:durableId="125062548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6" w16cid:durableId="1526628055">
    <w:abstractNumId w:val="7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 w16cid:durableId="1945654202">
    <w:abstractNumId w:val="6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 w16cid:durableId="1570071396">
    <w:abstractNumId w:val="1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9" w16cid:durableId="1568495860">
    <w:abstractNumId w:val="9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0" w16cid:durableId="2139953347">
    <w:abstractNumId w:val="1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1" w16cid:durableId="254676199">
    <w:abstractNumId w:val="70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2" w16cid:durableId="3697537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3" w16cid:durableId="2029871645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4" w16cid:durableId="1593394192">
    <w:abstractNumId w:val="3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5" w16cid:durableId="496649455">
    <w:abstractNumId w:val="30"/>
  </w:num>
  <w:num w:numId="76" w16cid:durableId="645475828">
    <w:abstractNumId w:val="66"/>
  </w:num>
  <w:num w:numId="77" w16cid:durableId="1583642230">
    <w:abstractNumId w:val="83"/>
  </w:num>
  <w:num w:numId="78" w16cid:durableId="571816631">
    <w:abstractNumId w:val="20"/>
  </w:num>
  <w:num w:numId="79" w16cid:durableId="1463185801">
    <w:abstractNumId w:val="31"/>
  </w:num>
  <w:num w:numId="80" w16cid:durableId="1167093577">
    <w:abstractNumId w:val="96"/>
  </w:num>
  <w:num w:numId="81" w16cid:durableId="1971782954">
    <w:abstractNumId w:val="2"/>
  </w:num>
  <w:num w:numId="82" w16cid:durableId="906914141">
    <w:abstractNumId w:val="112"/>
  </w:num>
  <w:num w:numId="83" w16cid:durableId="340205372">
    <w:abstractNumId w:val="121"/>
  </w:num>
  <w:num w:numId="84" w16cid:durableId="1773889213">
    <w:abstractNumId w:val="84"/>
  </w:num>
  <w:num w:numId="85" w16cid:durableId="1298687026">
    <w:abstractNumId w:val="14"/>
  </w:num>
  <w:num w:numId="86" w16cid:durableId="1217351695">
    <w:abstractNumId w:val="40"/>
  </w:num>
  <w:num w:numId="87" w16cid:durableId="1964991871">
    <w:abstractNumId w:val="5"/>
  </w:num>
  <w:num w:numId="88" w16cid:durableId="390731924">
    <w:abstractNumId w:val="120"/>
  </w:num>
  <w:num w:numId="89" w16cid:durableId="1479149066">
    <w:abstractNumId w:val="108"/>
  </w:num>
  <w:num w:numId="90" w16cid:durableId="968780884">
    <w:abstractNumId w:val="76"/>
  </w:num>
  <w:num w:numId="91" w16cid:durableId="180440881">
    <w:abstractNumId w:val="82"/>
  </w:num>
  <w:num w:numId="92" w16cid:durableId="1556500828">
    <w:abstractNumId w:val="9"/>
  </w:num>
  <w:num w:numId="93" w16cid:durableId="1070617933">
    <w:abstractNumId w:val="1"/>
  </w:num>
  <w:num w:numId="94" w16cid:durableId="1984385495">
    <w:abstractNumId w:val="86"/>
  </w:num>
  <w:num w:numId="95" w16cid:durableId="1528103437">
    <w:abstractNumId w:val="8"/>
  </w:num>
  <w:num w:numId="96" w16cid:durableId="1899126845">
    <w:abstractNumId w:val="46"/>
  </w:num>
  <w:num w:numId="97" w16cid:durableId="816803900">
    <w:abstractNumId w:val="59"/>
  </w:num>
  <w:num w:numId="98" w16cid:durableId="1963994239">
    <w:abstractNumId w:val="12"/>
  </w:num>
  <w:num w:numId="99" w16cid:durableId="1806393012">
    <w:abstractNumId w:val="54"/>
  </w:num>
  <w:num w:numId="100" w16cid:durableId="728769692">
    <w:abstractNumId w:val="19"/>
  </w:num>
  <w:num w:numId="101" w16cid:durableId="621771263">
    <w:abstractNumId w:val="43"/>
  </w:num>
  <w:num w:numId="102" w16cid:durableId="692993277">
    <w:abstractNumId w:val="36"/>
  </w:num>
  <w:num w:numId="103" w16cid:durableId="1788816650">
    <w:abstractNumId w:val="91"/>
  </w:num>
  <w:num w:numId="104" w16cid:durableId="444227702">
    <w:abstractNumId w:val="0"/>
  </w:num>
  <w:num w:numId="105" w16cid:durableId="2043629282">
    <w:abstractNumId w:val="39"/>
  </w:num>
  <w:num w:numId="106" w16cid:durableId="1773234524">
    <w:abstractNumId w:val="114"/>
  </w:num>
  <w:num w:numId="107" w16cid:durableId="1809087182">
    <w:abstractNumId w:val="77"/>
  </w:num>
  <w:num w:numId="108" w16cid:durableId="1982344026">
    <w:abstractNumId w:val="27"/>
  </w:num>
  <w:num w:numId="109" w16cid:durableId="59523711">
    <w:abstractNumId w:val="38"/>
  </w:num>
  <w:num w:numId="110" w16cid:durableId="1083603199">
    <w:abstractNumId w:val="78"/>
  </w:num>
  <w:num w:numId="111" w16cid:durableId="1273976314">
    <w:abstractNumId w:val="60"/>
  </w:num>
  <w:num w:numId="112" w16cid:durableId="760682303">
    <w:abstractNumId w:val="17"/>
  </w:num>
  <w:num w:numId="113" w16cid:durableId="507643506">
    <w:abstractNumId w:val="3"/>
  </w:num>
  <w:num w:numId="114" w16cid:durableId="127091866">
    <w:abstractNumId w:val="63"/>
  </w:num>
  <w:num w:numId="115" w16cid:durableId="1851017851">
    <w:abstractNumId w:val="75"/>
  </w:num>
  <w:num w:numId="116" w16cid:durableId="738331957">
    <w:abstractNumId w:val="89"/>
  </w:num>
  <w:num w:numId="117" w16cid:durableId="2086874793">
    <w:abstractNumId w:val="65"/>
  </w:num>
  <w:num w:numId="118" w16cid:durableId="1278374239">
    <w:abstractNumId w:val="16"/>
  </w:num>
  <w:num w:numId="119" w16cid:durableId="882791888">
    <w:abstractNumId w:val="81"/>
  </w:num>
  <w:num w:numId="120" w16cid:durableId="716201333">
    <w:abstractNumId w:val="25"/>
  </w:num>
  <w:num w:numId="121" w16cid:durableId="900214805">
    <w:abstractNumId w:val="106"/>
  </w:num>
  <w:num w:numId="122" w16cid:durableId="1707488686">
    <w:abstractNumId w:val="1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081C"/>
    <w:rsid w:val="009F1FC0"/>
    <w:rsid w:val="00D608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070C169"/>
  <w15:chartTrackingRefBased/>
  <w15:docId w15:val="{668D9E88-07DF-499C-A369-1073045EFF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081C"/>
    <w:pPr>
      <w:spacing w:after="200" w:line="276" w:lineRule="auto"/>
    </w:pPr>
    <w:rPr>
      <w:kern w:val="0"/>
      <w:sz w:val="22"/>
      <w:szCs w:val="22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081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6081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081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6081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6081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6081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6081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6081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6081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6081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D6081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6081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6081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6081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6081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6081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6081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6081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6081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608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6081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6081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6081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6081C"/>
    <w:rPr>
      <w:i/>
      <w:iCs/>
      <w:color w:val="404040" w:themeColor="text1" w:themeTint="BF"/>
    </w:rPr>
  </w:style>
  <w:style w:type="paragraph" w:styleId="ListParagraph">
    <w:name w:val="List Paragraph"/>
    <w:aliases w:val="Body of text,List Paragraph1,Body of text+1,Body of text+2,Body of text+3,List Paragraph11,Medium Grid 1 - Accent 21,HEADING 1,Colorful List - Accent 11,sub-section,dot points body text 12,Sub sub,rpp3,Body of textCxSp,soal jawab,kepala 1"/>
    <w:basedOn w:val="Normal"/>
    <w:link w:val="ListParagraphChar"/>
    <w:uiPriority w:val="1"/>
    <w:qFormat/>
    <w:rsid w:val="00D6081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6081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6081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6081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6081C"/>
    <w:rPr>
      <w:b/>
      <w:bCs/>
      <w:smallCaps/>
      <w:color w:val="0F4761" w:themeColor="accent1" w:themeShade="BF"/>
      <w:spacing w:val="5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HEADING 1 Char,Colorful List - Accent 11 Char,sub-section Char,Sub sub Char"/>
    <w:link w:val="ListParagraph"/>
    <w:uiPriority w:val="1"/>
    <w:qFormat/>
    <w:locked/>
    <w:rsid w:val="00D6081C"/>
  </w:style>
  <w:style w:type="paragraph" w:styleId="Header">
    <w:name w:val="header"/>
    <w:basedOn w:val="Normal"/>
    <w:link w:val="HeaderChar"/>
    <w:uiPriority w:val="99"/>
    <w:unhideWhenUsed/>
    <w:rsid w:val="00D608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081C"/>
    <w:rPr>
      <w:kern w:val="0"/>
      <w:sz w:val="22"/>
      <w:szCs w:val="22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608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081C"/>
    <w:rPr>
      <w:kern w:val="0"/>
      <w:sz w:val="22"/>
      <w:szCs w:val="22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08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081C"/>
    <w:rPr>
      <w:rFonts w:ascii="Tahoma" w:hAnsi="Tahoma" w:cs="Tahoma"/>
      <w:kern w:val="0"/>
      <w:sz w:val="16"/>
      <w:szCs w:val="16"/>
      <w:lang w:val="en-US"/>
      <w14:ligatures w14:val="none"/>
    </w:rPr>
  </w:style>
  <w:style w:type="table" w:styleId="TableGrid">
    <w:name w:val="Table Grid"/>
    <w:basedOn w:val="TableNormal"/>
    <w:uiPriority w:val="39"/>
    <w:rsid w:val="00D6081C"/>
    <w:pPr>
      <w:spacing w:after="0" w:line="240" w:lineRule="auto"/>
    </w:pPr>
    <w:rPr>
      <w:kern w:val="0"/>
      <w:sz w:val="22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2"/>
    <w:basedOn w:val="TableNormal"/>
    <w:rsid w:val="00D6081C"/>
    <w:pPr>
      <w:spacing w:after="0" w:line="240" w:lineRule="auto"/>
    </w:pPr>
    <w:rPr>
      <w:rFonts w:ascii="Times New Roman" w:eastAsia="Times New Roman" w:hAnsi="Times New Roman" w:cs="Times New Roman"/>
      <w:color w:val="76923C"/>
      <w:kern w:val="0"/>
      <w:sz w:val="20"/>
      <w:szCs w:val="20"/>
      <w:lang w:val="id-ID" w:eastAsia="id-ID"/>
      <w14:ligatures w14:val="none"/>
    </w:rPr>
    <w:tblPr>
      <w:tblStyleRowBandSize w:val="1"/>
      <w:tblStyleColBandSize w:val="1"/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firstCol">
      <w:rPr>
        <w:b/>
      </w:rPr>
    </w:tblStylePr>
    <w:tblStylePr w:type="lastCol">
      <w:rPr>
        <w:b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</w:style>
  <w:style w:type="character" w:styleId="Strong">
    <w:name w:val="Strong"/>
    <w:basedOn w:val="DefaultParagraphFont"/>
    <w:uiPriority w:val="22"/>
    <w:qFormat/>
    <w:rsid w:val="00D6081C"/>
    <w:rPr>
      <w:b/>
      <w:bCs/>
    </w:rPr>
  </w:style>
  <w:style w:type="paragraph" w:customStyle="1" w:styleId="Default">
    <w:name w:val="Default"/>
    <w:uiPriority w:val="99"/>
    <w:rsid w:val="00D6081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D6081C"/>
    <w:rPr>
      <w:color w:val="467886" w:themeColor="hyperlink"/>
      <w:u w:val="single"/>
    </w:rPr>
  </w:style>
  <w:style w:type="character" w:customStyle="1" w:styleId="resultpara0">
    <w:name w:val="result__para__0"/>
    <w:basedOn w:val="DefaultParagraphFont"/>
    <w:rsid w:val="00D6081C"/>
  </w:style>
  <w:style w:type="paragraph" w:styleId="Caption">
    <w:name w:val="caption"/>
    <w:basedOn w:val="Normal"/>
    <w:next w:val="Normal"/>
    <w:uiPriority w:val="35"/>
    <w:unhideWhenUsed/>
    <w:qFormat/>
    <w:rsid w:val="00D6081C"/>
    <w:pPr>
      <w:spacing w:line="240" w:lineRule="auto"/>
    </w:pPr>
    <w:rPr>
      <w:rFonts w:ascii="Times New Roman" w:hAnsi="Times New Roman"/>
      <w:i/>
      <w:iCs/>
      <w:color w:val="0E2841" w:themeColor="text2"/>
      <w:kern w:val="2"/>
      <w:sz w:val="18"/>
      <w:szCs w:val="18"/>
      <w:lang w:val="en-ID"/>
      <w14:ligatures w14:val="standardContextual"/>
    </w:rPr>
  </w:style>
  <w:style w:type="paragraph" w:styleId="TOC1">
    <w:name w:val="toc 1"/>
    <w:basedOn w:val="Normal"/>
    <w:next w:val="Normal"/>
    <w:autoRedefine/>
    <w:uiPriority w:val="39"/>
    <w:unhideWhenUsed/>
    <w:rsid w:val="00D6081C"/>
    <w:pPr>
      <w:tabs>
        <w:tab w:val="right" w:leader="dot" w:pos="7928"/>
      </w:tabs>
      <w:spacing w:after="100"/>
    </w:pPr>
    <w:rPr>
      <w:rFonts w:ascii="Times New Roman" w:hAnsi="Times New Roman"/>
      <w:b/>
      <w:bCs/>
      <w:noProof/>
      <w:kern w:val="2"/>
      <w:sz w:val="24"/>
      <w:szCs w:val="24"/>
      <w:lang w:val="en-ID"/>
      <w14:ligatures w14:val="standardContextual"/>
    </w:rPr>
  </w:style>
  <w:style w:type="paragraph" w:styleId="TOC2">
    <w:name w:val="toc 2"/>
    <w:basedOn w:val="Normal"/>
    <w:next w:val="Normal"/>
    <w:autoRedefine/>
    <w:uiPriority w:val="39"/>
    <w:unhideWhenUsed/>
    <w:rsid w:val="00D6081C"/>
    <w:pPr>
      <w:tabs>
        <w:tab w:val="left" w:pos="993"/>
        <w:tab w:val="right" w:leader="dot" w:pos="7928"/>
      </w:tabs>
      <w:spacing w:after="100"/>
      <w:ind w:left="709"/>
    </w:pPr>
    <w:rPr>
      <w:rFonts w:ascii="Times New Roman" w:hAnsi="Times New Roman"/>
      <w:kern w:val="2"/>
      <w:sz w:val="24"/>
      <w:szCs w:val="24"/>
      <w:lang w:val="en-ID"/>
      <w14:ligatures w14:val="standardContextual"/>
    </w:rPr>
  </w:style>
  <w:style w:type="paragraph" w:styleId="TOC3">
    <w:name w:val="toc 3"/>
    <w:basedOn w:val="Normal"/>
    <w:next w:val="Normal"/>
    <w:autoRedefine/>
    <w:uiPriority w:val="39"/>
    <w:unhideWhenUsed/>
    <w:rsid w:val="00D6081C"/>
    <w:pPr>
      <w:tabs>
        <w:tab w:val="left" w:pos="1134"/>
        <w:tab w:val="right" w:leader="dot" w:pos="7928"/>
      </w:tabs>
      <w:spacing w:after="100"/>
      <w:ind w:left="993"/>
    </w:pPr>
    <w:rPr>
      <w:rFonts w:ascii="Times New Roman" w:hAnsi="Times New Roman"/>
      <w:kern w:val="2"/>
      <w:sz w:val="24"/>
      <w:szCs w:val="24"/>
      <w:lang w:val="en-ID"/>
      <w14:ligatures w14:val="standardContextual"/>
    </w:rPr>
  </w:style>
  <w:style w:type="paragraph" w:styleId="TOCHeading">
    <w:name w:val="TOC Heading"/>
    <w:basedOn w:val="Heading1"/>
    <w:next w:val="Normal"/>
    <w:uiPriority w:val="39"/>
    <w:unhideWhenUsed/>
    <w:qFormat/>
    <w:rsid w:val="00D6081C"/>
    <w:pPr>
      <w:spacing w:before="240" w:after="0" w:line="256" w:lineRule="auto"/>
      <w:outlineLvl w:val="9"/>
    </w:pPr>
    <w:rPr>
      <w:sz w:val="32"/>
      <w:szCs w:val="32"/>
    </w:rPr>
  </w:style>
  <w:style w:type="character" w:customStyle="1" w:styleId="mord">
    <w:name w:val="mord"/>
    <w:basedOn w:val="DefaultParagraphFont"/>
    <w:rsid w:val="00D6081C"/>
  </w:style>
  <w:style w:type="character" w:customStyle="1" w:styleId="mpunct">
    <w:name w:val="mpunct"/>
    <w:basedOn w:val="DefaultParagraphFont"/>
    <w:rsid w:val="00D6081C"/>
  </w:style>
  <w:style w:type="character" w:styleId="Emphasis">
    <w:name w:val="Emphasis"/>
    <w:basedOn w:val="DefaultParagraphFont"/>
    <w:uiPriority w:val="20"/>
    <w:qFormat/>
    <w:rsid w:val="00D6081C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D608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D6081C"/>
    <w:rPr>
      <w:color w:val="96607D" w:themeColor="followedHyperlink"/>
      <w:u w:val="single"/>
    </w:rPr>
  </w:style>
  <w:style w:type="paragraph" w:customStyle="1" w:styleId="sub3">
    <w:name w:val="sub 3"/>
    <w:basedOn w:val="Heading2"/>
    <w:next w:val="Heading2"/>
    <w:link w:val="sub3Char"/>
    <w:qFormat/>
    <w:rsid w:val="00D6081C"/>
    <w:pPr>
      <w:keepNext w:val="0"/>
      <w:keepLines w:val="0"/>
      <w:numPr>
        <w:numId w:val="7"/>
      </w:numPr>
      <w:spacing w:before="0" w:after="0" w:line="360" w:lineRule="auto"/>
      <w:ind w:left="0" w:firstLine="0"/>
      <w:contextualSpacing/>
    </w:pPr>
    <w:rPr>
      <w:rFonts w:asciiTheme="majorBidi" w:hAnsiTheme="majorBidi"/>
      <w:b/>
    </w:rPr>
  </w:style>
  <w:style w:type="character" w:customStyle="1" w:styleId="sub3Char">
    <w:name w:val="sub 3 Char"/>
    <w:basedOn w:val="Heading2Char"/>
    <w:link w:val="sub3"/>
    <w:rsid w:val="00D6081C"/>
    <w:rPr>
      <w:rFonts w:asciiTheme="majorBidi" w:eastAsiaTheme="majorEastAsia" w:hAnsiTheme="majorBidi" w:cstheme="majorBidi"/>
      <w:b/>
      <w:color w:val="0F4761" w:themeColor="accent1" w:themeShade="BF"/>
      <w:kern w:val="0"/>
      <w:sz w:val="32"/>
      <w:szCs w:val="32"/>
      <w:lang w:val="en-US"/>
      <w14:ligatures w14:val="none"/>
    </w:rPr>
  </w:style>
  <w:style w:type="paragraph" w:customStyle="1" w:styleId="sub4">
    <w:name w:val="sub 4"/>
    <w:basedOn w:val="Heading2"/>
    <w:next w:val="Heading2"/>
    <w:link w:val="sub4Char"/>
    <w:qFormat/>
    <w:rsid w:val="00D6081C"/>
    <w:pPr>
      <w:keepNext w:val="0"/>
      <w:keepLines w:val="0"/>
      <w:spacing w:before="0" w:after="0" w:line="360" w:lineRule="auto"/>
      <w:ind w:left="426" w:hanging="426"/>
      <w:contextualSpacing/>
    </w:pPr>
    <w:rPr>
      <w:rFonts w:asciiTheme="majorBidi" w:hAnsiTheme="majorBidi"/>
      <w:b/>
    </w:rPr>
  </w:style>
  <w:style w:type="character" w:customStyle="1" w:styleId="sub4Char">
    <w:name w:val="sub 4 Char"/>
    <w:basedOn w:val="Heading2Char"/>
    <w:link w:val="sub4"/>
    <w:rsid w:val="00D6081C"/>
    <w:rPr>
      <w:rFonts w:asciiTheme="majorBidi" w:eastAsiaTheme="majorEastAsia" w:hAnsiTheme="majorBidi" w:cstheme="majorBidi"/>
      <w:b/>
      <w:color w:val="0F4761" w:themeColor="accent1" w:themeShade="BF"/>
      <w:kern w:val="0"/>
      <w:sz w:val="32"/>
      <w:szCs w:val="32"/>
      <w:lang w:val="en-US"/>
      <w14:ligatures w14:val="none"/>
    </w:rPr>
  </w:style>
  <w:style w:type="paragraph" w:customStyle="1" w:styleId="sub5">
    <w:name w:val="sub 5"/>
    <w:basedOn w:val="Heading2"/>
    <w:next w:val="Heading2"/>
    <w:link w:val="sub5Char"/>
    <w:qFormat/>
    <w:rsid w:val="00D6081C"/>
    <w:pPr>
      <w:keepNext w:val="0"/>
      <w:keepLines w:val="0"/>
      <w:spacing w:before="0" w:after="0" w:line="360" w:lineRule="auto"/>
      <w:ind w:left="426" w:hanging="426"/>
      <w:contextualSpacing/>
    </w:pPr>
    <w:rPr>
      <w:rFonts w:asciiTheme="majorBidi" w:hAnsiTheme="majorBidi"/>
      <w:b/>
    </w:rPr>
  </w:style>
  <w:style w:type="character" w:customStyle="1" w:styleId="sub5Char">
    <w:name w:val="sub 5 Char"/>
    <w:basedOn w:val="Heading2Char"/>
    <w:link w:val="sub5"/>
    <w:rsid w:val="00D6081C"/>
    <w:rPr>
      <w:rFonts w:asciiTheme="majorBidi" w:eastAsiaTheme="majorEastAsia" w:hAnsiTheme="majorBidi" w:cstheme="majorBidi"/>
      <w:b/>
      <w:color w:val="0F4761" w:themeColor="accent1" w:themeShade="BF"/>
      <w:kern w:val="0"/>
      <w:sz w:val="32"/>
      <w:szCs w:val="32"/>
      <w:lang w:val="en-US"/>
      <w14:ligatures w14:val="none"/>
    </w:rPr>
  </w:style>
  <w:style w:type="paragraph" w:styleId="TableofFigures">
    <w:name w:val="table of figures"/>
    <w:basedOn w:val="Normal"/>
    <w:next w:val="Normal"/>
    <w:uiPriority w:val="99"/>
    <w:unhideWhenUsed/>
    <w:rsid w:val="00D6081C"/>
    <w:pPr>
      <w:spacing w:after="0"/>
    </w:pPr>
  </w:style>
  <w:style w:type="paragraph" w:styleId="ListBullet">
    <w:name w:val="List Bullet"/>
    <w:basedOn w:val="Normal"/>
    <w:uiPriority w:val="99"/>
    <w:unhideWhenUsed/>
    <w:rsid w:val="00D6081C"/>
    <w:pPr>
      <w:numPr>
        <w:numId w:val="104"/>
      </w:numPr>
      <w:tabs>
        <w:tab w:val="clear" w:pos="360"/>
      </w:tabs>
      <w:ind w:left="0" w:firstLine="0"/>
      <w:contextualSpacing/>
    </w:pPr>
    <w:rPr>
      <w:rFonts w:eastAsiaTheme="minorEastAsia"/>
    </w:rPr>
  </w:style>
  <w:style w:type="character" w:customStyle="1" w:styleId="relative">
    <w:name w:val="relative"/>
    <w:basedOn w:val="DefaultParagraphFont"/>
    <w:rsid w:val="00D6081C"/>
  </w:style>
  <w:style w:type="character" w:customStyle="1" w:styleId="t286pc">
    <w:name w:val="t286pc"/>
    <w:basedOn w:val="DefaultParagraphFont"/>
    <w:rsid w:val="00D6081C"/>
  </w:style>
  <w:style w:type="character" w:customStyle="1" w:styleId="vkekvd">
    <w:name w:val="vkekvd"/>
    <w:basedOn w:val="DefaultParagraphFont"/>
    <w:rsid w:val="00D6081C"/>
  </w:style>
  <w:style w:type="table" w:styleId="LightList-Accent3">
    <w:name w:val="Light List Accent 3"/>
    <w:basedOn w:val="TableNormal"/>
    <w:uiPriority w:val="61"/>
    <w:rsid w:val="00D6081C"/>
    <w:pPr>
      <w:spacing w:after="0" w:line="240" w:lineRule="auto"/>
    </w:pPr>
    <w:rPr>
      <w:sz w:val="22"/>
      <w:szCs w:val="22"/>
      <w:lang w:val="id-ID"/>
    </w:rPr>
    <w:tblPr>
      <w:tblStyleRowBandSize w:val="1"/>
      <w:tblStyleColBandSize w:val="1"/>
      <w:tblBorders>
        <w:top w:val="single" w:sz="8" w:space="0" w:color="196B24" w:themeColor="accent3"/>
        <w:left w:val="single" w:sz="8" w:space="0" w:color="196B24" w:themeColor="accent3"/>
        <w:bottom w:val="single" w:sz="8" w:space="0" w:color="196B24" w:themeColor="accent3"/>
        <w:right w:val="single" w:sz="8" w:space="0" w:color="196B24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196B24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196B24" w:themeColor="accent3"/>
          <w:left w:val="single" w:sz="8" w:space="0" w:color="196B24" w:themeColor="accent3"/>
          <w:bottom w:val="single" w:sz="8" w:space="0" w:color="196B24" w:themeColor="accent3"/>
          <w:right w:val="single" w:sz="8" w:space="0" w:color="196B24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196B24" w:themeColor="accent3"/>
          <w:left w:val="single" w:sz="8" w:space="0" w:color="196B24" w:themeColor="accent3"/>
          <w:bottom w:val="single" w:sz="8" w:space="0" w:color="196B24" w:themeColor="accent3"/>
          <w:right w:val="single" w:sz="8" w:space="0" w:color="196B24" w:themeColor="accent3"/>
        </w:tcBorders>
      </w:tcPr>
    </w:tblStylePr>
    <w:tblStylePr w:type="band1Horz">
      <w:tblPr/>
      <w:tcPr>
        <w:tcBorders>
          <w:top w:val="single" w:sz="8" w:space="0" w:color="196B24" w:themeColor="accent3"/>
          <w:left w:val="single" w:sz="8" w:space="0" w:color="196B24" w:themeColor="accent3"/>
          <w:bottom w:val="single" w:sz="8" w:space="0" w:color="196B24" w:themeColor="accent3"/>
          <w:right w:val="single" w:sz="8" w:space="0" w:color="196B24" w:themeColor="accent3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google.com/search?q=Wiriaatmadja%2C+Rochiati&amp;sca_esv=8108dfa29f035cca&amp;sxsrf=ANbL-n5XN6L9ialsBWx3pyn5QgZRoCjxMQ%3A1768759968310&amp;ei=oCJtadrTEvuR4-EP1OKy4Ak&amp;ved=2ahUKEwi2oNbH2JWSAxWMhGMGHYVQLlkQgK4QegQIBBAB&amp;uact=5&amp;oq=daftar+pustaka+Wiriaatmadja+%282009%29+&amp;gs_lp=Egxnd3Mtd2l6LXNlcnAiI2RhZnRhciBwdXN0YWthIFdpcmlhYXRtYWRqYSAoMjAwOSkgMgUQIRigATIFECEYoAEyBRAhGKABMgUQIRigAUjKGVCCBFjRFXABeACQAQCYAXqgAdQMqgEEMTguM7gBA8gBAPgBAfgBApgCBaACjgPCAggQABiwAxjvBcICCxAAGIAEGLADGKIEwgIEECMYJ8ICBRAAGO8FwgIIEAAYgAQYogTCAgUQABiABMICCBAAGIAEGLEDmAMAiAYBkAYEkgcDNC4xoAfZjgGyBwMzLjG4B4UDwgcFMi0yLjPIBy6ACAA&amp;sclient=gws-wiz-serp&amp;mstk=AUtExfDe4xajTYXg5R8sHxLksYs2jhKA3LbSwOE_IbXbIwwkA82nnoq3hPDmdU564ExePoqUnsvQfqVHS5rpdKmPtMpjM3BatMlNvb43aPtLUZhpkN3BtgDivzrBKw98PPW9-DfmP29fFwcyJfdSfUUM4IjnPdA-CXZ_LrFFk5E0U5eqZYTs_9cjec4AiZbNIrhKxYr-uYch7hjsxXrX1hkgNmqGeqVk-H-0RuUO6bF8ogr-5jFF4E6PvrjCjZ6zm6KvJBaaZ9Q9FFkeSk_c1RdU5XYB&amp;csui=3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7A3009-7AB4-4EA1-9AF2-874F01FC71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12</Words>
  <Characters>6912</Characters>
  <Application>Microsoft Office Word</Application>
  <DocSecurity>0</DocSecurity>
  <Lines>57</Lines>
  <Paragraphs>16</Paragraphs>
  <ScaleCrop>false</ScaleCrop>
  <Company/>
  <LinksUpToDate>false</LinksUpToDate>
  <CharactersWithSpaces>8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ufikhidayat123456@outlook.com</dc:creator>
  <cp:keywords/>
  <dc:description/>
  <cp:lastModifiedBy>taufikhidayat123456@outlook.com</cp:lastModifiedBy>
  <cp:revision>1</cp:revision>
  <dcterms:created xsi:type="dcterms:W3CDTF">2026-04-06T14:50:00Z</dcterms:created>
  <dcterms:modified xsi:type="dcterms:W3CDTF">2026-04-06T14:51:00Z</dcterms:modified>
</cp:coreProperties>
</file>